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9A987E1" w14:textId="369DE546" w:rsidR="00602DBB" w:rsidRPr="00F440BE" w:rsidRDefault="003E7620" w:rsidP="00F440BE">
      <w:pPr>
        <w:jc w:val="center"/>
        <w:rPr>
          <w:rFonts w:cs="Times New Roman"/>
          <w:b/>
          <w:bCs/>
          <w:sz w:val="28"/>
          <w:szCs w:val="32"/>
        </w:rPr>
      </w:pPr>
      <w:r w:rsidRPr="004B2BBC">
        <w:rPr>
          <w:rFonts w:cs="Times New Roman"/>
          <w:b/>
          <w:bCs/>
          <w:sz w:val="28"/>
          <w:szCs w:val="28"/>
        </w:rPr>
        <w:t>Supplementary files for “</w:t>
      </w:r>
      <w:r w:rsidR="00F440BE">
        <w:rPr>
          <w:rFonts w:cs="Times New Roman" w:hint="eastAsia"/>
          <w:b/>
          <w:bCs/>
          <w:sz w:val="28"/>
          <w:szCs w:val="32"/>
        </w:rPr>
        <w:t xml:space="preserve">Measuring the </w:t>
      </w:r>
      <w:r w:rsidR="00F440BE">
        <w:rPr>
          <w:rFonts w:cs="Times New Roman"/>
          <w:b/>
          <w:bCs/>
          <w:sz w:val="28"/>
          <w:szCs w:val="32"/>
        </w:rPr>
        <w:t>impacts</w:t>
      </w:r>
      <w:r w:rsidR="00F440BE">
        <w:rPr>
          <w:rFonts w:cs="Times New Roman" w:hint="eastAsia"/>
          <w:b/>
          <w:bCs/>
          <w:sz w:val="28"/>
          <w:szCs w:val="32"/>
        </w:rPr>
        <w:t xml:space="preserve"> of urbanicity and different exposure factors on human brain through exposure network mapping</w:t>
      </w:r>
      <w:r w:rsidRPr="004B2BBC">
        <w:rPr>
          <w:rFonts w:cs="Times New Roman"/>
          <w:b/>
          <w:bCs/>
          <w:sz w:val="28"/>
          <w:szCs w:val="28"/>
        </w:rPr>
        <w:t>”</w:t>
      </w:r>
      <w:r w:rsidR="00E83D47">
        <w:rPr>
          <w:rFonts w:cs="Times New Roman"/>
          <w:b/>
          <w:bCs/>
          <w:sz w:val="28"/>
          <w:szCs w:val="28"/>
        </w:rPr>
        <w:t xml:space="preserve"> by Luo et al.</w:t>
      </w:r>
    </w:p>
    <w:p w14:paraId="46FFE72D" w14:textId="77777777" w:rsidR="002E23A4" w:rsidRDefault="002E23A4" w:rsidP="00572751">
      <w:pPr>
        <w:jc w:val="center"/>
        <w:rPr>
          <w:rFonts w:cs="Times New Roman"/>
          <w:b/>
          <w:bCs/>
          <w:sz w:val="28"/>
          <w:szCs w:val="28"/>
        </w:rPr>
      </w:pPr>
    </w:p>
    <w:p w14:paraId="187E0EA1" w14:textId="77777777" w:rsidR="004C63EC" w:rsidRPr="002E032C" w:rsidRDefault="004C63EC" w:rsidP="0053158D">
      <w:pPr>
        <w:pStyle w:val="1"/>
      </w:pPr>
      <w:r w:rsidRPr="002E032C">
        <w:t>Validation</w:t>
      </w:r>
      <w:r w:rsidRPr="002E032C">
        <w:rPr>
          <w:rFonts w:hint="eastAsia"/>
        </w:rPr>
        <w:t xml:space="preserve"> of the ENM-urbanicity map</w:t>
      </w:r>
      <w:r w:rsidRPr="002E032C">
        <w:t xml:space="preserve"> on </w:t>
      </w:r>
      <w:r w:rsidRPr="002E032C">
        <w:rPr>
          <w:rFonts w:hint="eastAsia"/>
        </w:rPr>
        <w:t>an</w:t>
      </w:r>
      <w:r w:rsidRPr="002E032C">
        <w:t xml:space="preserve"> independent dataset</w:t>
      </w:r>
    </w:p>
    <w:p w14:paraId="4406D3F3" w14:textId="1C5A36A2" w:rsidR="002E23A4" w:rsidRDefault="002E23A4" w:rsidP="00A5597E">
      <w:pPr>
        <w:spacing w:line="360" w:lineRule="auto"/>
        <w:ind w:firstLineChars="150" w:firstLine="360"/>
        <w:rPr>
          <w:rFonts w:cs="Times New Roman"/>
        </w:rPr>
      </w:pPr>
      <w:r>
        <w:rPr>
          <w:rFonts w:cs="Times New Roman" w:hint="eastAsia"/>
        </w:rPr>
        <w:t>This dataset was</w:t>
      </w:r>
      <w:r w:rsidRPr="002E032C">
        <w:rPr>
          <w:rFonts w:cs="Times New Roman"/>
        </w:rPr>
        <w:t xml:space="preserve"> collected from the Chinese local community with the following recruitment conditions </w:t>
      </w:r>
      <w:r w:rsidRPr="002E032C">
        <w:rPr>
          <w:rFonts w:cs="Times New Roman"/>
        </w:rPr>
        <w:fldChar w:fldCharType="begin">
          <w:fldData xml:space="preserve">PEVuZE5vdGU+PENpdGU+PEF1dGhvcj5CYWVuYS1FeHRyZW1lcmE8L0F1dGhvcj48WWVhcj4yMDIx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</w:fldData>
        </w:fldChar>
      </w:r>
      <w:r w:rsidR="004A1526">
        <w:rPr>
          <w:rFonts w:cs="Times New Roman"/>
        </w:rPr>
        <w:instrText xml:space="preserve"> ADDIN EN.CITE </w:instrText>
      </w:r>
      <w:r w:rsidR="004A1526">
        <w:rPr>
          <w:rFonts w:cs="Times New Roman"/>
        </w:rPr>
        <w:fldChar w:fldCharType="begin">
          <w:fldData xml:space="preserve">PEVuZE5vdGU+PENpdGU+PEF1dGhvcj5CYWVuYS1FeHRyZW1lcmE8L0F1dGhvcj48WWVhcj4yMDIx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</w:fldData>
        </w:fldChar>
      </w:r>
      <w:r w:rsidR="004A1526">
        <w:rPr>
          <w:rFonts w:cs="Times New Roman"/>
        </w:rPr>
        <w:instrText xml:space="preserve"> ADDIN EN.CITE.DATA </w:instrText>
      </w:r>
      <w:r w:rsidR="004A1526">
        <w:rPr>
          <w:rFonts w:cs="Times New Roman"/>
        </w:rPr>
      </w:r>
      <w:r w:rsidR="004A1526">
        <w:rPr>
          <w:rFonts w:cs="Times New Roman"/>
        </w:rPr>
        <w:fldChar w:fldCharType="end"/>
      </w:r>
      <w:r w:rsidRPr="002E032C">
        <w:rPr>
          <w:rFonts w:cs="Times New Roman"/>
        </w:rPr>
      </w:r>
      <w:r w:rsidRPr="002E032C">
        <w:rPr>
          <w:rFonts w:cs="Times New Roman"/>
        </w:rPr>
        <w:fldChar w:fldCharType="separate"/>
      </w:r>
      <w:r w:rsidR="004A1526">
        <w:rPr>
          <w:rFonts w:cs="Times New Roman"/>
          <w:noProof/>
        </w:rPr>
        <w:t>[1]</w:t>
      </w:r>
      <w:r w:rsidRPr="002E032C">
        <w:rPr>
          <w:rFonts w:cs="Times New Roman"/>
        </w:rPr>
        <w:fldChar w:fldCharType="end"/>
      </w:r>
      <w:r w:rsidRPr="002E032C">
        <w:rPr>
          <w:rFonts w:cs="Times New Roman"/>
        </w:rPr>
        <w:t xml:space="preserve">: 1) Chinese of Han ancestry; 2) age ranging from 18 to 45; 3) no current or history of neurological or psychiatric disease met the criteria of Diagnostic and Statistical Manual of Mental Disorders, 4th Edition, Text Revision (DSM-IV-TR), assessed by psychiatrists using the Structured Clinical Interview for DSM-IV-TR Axis I Disorders, Non-patient Edition (SCID-I/NP); 4) no history of loss of consciousness for more than 5 min; 6) no abnormalities on subsequent magnetic resonance images, confirmed by a radiologist; and 7) currently living in Beijing for at least 1 year. This study was approved by the institutional ethics review board of Peking University Sixth Hospital. Written informed consent was obtained from all participants. </w:t>
      </w:r>
    </w:p>
    <w:p w14:paraId="46ACFCE6" w14:textId="77777777" w:rsidR="002E23A4" w:rsidRPr="004B2BBC" w:rsidRDefault="002E23A4" w:rsidP="002E23A4">
      <w:pPr>
        <w:rPr>
          <w:rFonts w:cs="Times New Roman"/>
          <w:b/>
          <w:bCs/>
          <w:sz w:val="28"/>
          <w:szCs w:val="28"/>
        </w:rPr>
      </w:pPr>
    </w:p>
    <w:p w14:paraId="317CBBA5" w14:textId="77777777" w:rsidR="00C90589" w:rsidRDefault="00C90589">
      <w:pPr>
        <w:widowControl/>
        <w:jc w:val="left"/>
        <w:rPr>
          <w:rFonts w:cs="Times New Roman"/>
          <w:b/>
          <w:bCs/>
          <w:kern w:val="44"/>
          <w:sz w:val="28"/>
          <w:szCs w:val="44"/>
        </w:rPr>
      </w:pPr>
      <w:r>
        <w:rPr>
          <w:rFonts w:cs="Times New Roman"/>
        </w:rPr>
        <w:br w:type="page"/>
      </w:r>
    </w:p>
    <w:p w14:paraId="6DAB8512" w14:textId="7F22E109" w:rsidR="002C6231" w:rsidRDefault="00E86AEC" w:rsidP="00C90589">
      <w:pPr>
        <w:pStyle w:val="1"/>
        <w:rPr>
          <w:rFonts w:cs="Times New Roman"/>
        </w:rPr>
      </w:pPr>
      <w:r>
        <w:rPr>
          <w:rFonts w:cs="Times New Roman"/>
        </w:rPr>
        <w:lastRenderedPageBreak/>
        <w:t>Supplementary tables</w:t>
      </w:r>
    </w:p>
    <w:p w14:paraId="06B6DF01" w14:textId="77777777" w:rsidR="00041CC2" w:rsidRPr="00E44FFD" w:rsidRDefault="00041CC2" w:rsidP="00E44FFD">
      <w:pPr>
        <w:spacing w:line="360" w:lineRule="auto"/>
        <w:rPr>
          <w:rFonts w:cs="Times New Roman"/>
          <w:szCs w:val="24"/>
          <w:lang w:val="en-AU"/>
        </w:rPr>
      </w:pPr>
      <w:r w:rsidRPr="00E44FFD">
        <w:rPr>
          <w:rFonts w:cs="Times New Roman" w:hint="eastAsia"/>
          <w:b/>
          <w:bCs/>
          <w:szCs w:val="24"/>
          <w:lang w:val="en-AU"/>
        </w:rPr>
        <w:t>T</w:t>
      </w:r>
      <w:r w:rsidRPr="00E44FFD">
        <w:rPr>
          <w:rFonts w:cs="Times New Roman"/>
          <w:b/>
          <w:bCs/>
          <w:szCs w:val="24"/>
          <w:lang w:val="en-AU"/>
        </w:rPr>
        <w:t>able S1.</w:t>
      </w:r>
      <w:r w:rsidRPr="00E44FFD">
        <w:rPr>
          <w:rFonts w:cs="Times New Roman"/>
          <w:szCs w:val="24"/>
          <w:lang w:val="en-AU"/>
        </w:rPr>
        <w:t xml:space="preserve"> Search Item</w:t>
      </w:r>
      <w:r w:rsidRPr="00E44FFD">
        <w:rPr>
          <w:rFonts w:cs="Times New Roman" w:hint="eastAsia"/>
          <w:szCs w:val="24"/>
          <w:lang w:val="en-AU"/>
        </w:rPr>
        <w:t>s</w:t>
      </w:r>
      <w:r w:rsidRPr="00E44FFD">
        <w:rPr>
          <w:rFonts w:cs="Times New Roman"/>
          <w:szCs w:val="24"/>
          <w:lang w:val="en-AU"/>
        </w:rPr>
        <w:t xml:space="preserve"> for each factor by PubMed</w:t>
      </w:r>
      <w:r w:rsidRPr="00E44FFD">
        <w:rPr>
          <w:rFonts w:cs="Times New Roman" w:hint="eastAsia"/>
          <w:szCs w:val="24"/>
          <w:lang w:val="en-AU"/>
        </w:rPr>
        <w:t xml:space="preserve"> from the latest ten years</w:t>
      </w:r>
    </w:p>
    <w:p w14:paraId="1CE3DAD7" w14:textId="77777777" w:rsidR="005F1D5C" w:rsidRPr="00E44FFD" w:rsidRDefault="005F1D5C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/>
          <w:b/>
          <w:bCs/>
          <w:szCs w:val="24"/>
        </w:rPr>
        <w:t>Table S</w:t>
      </w:r>
      <w:r w:rsidRPr="00E44FFD">
        <w:rPr>
          <w:rFonts w:cs="Times New Roman" w:hint="eastAsia"/>
          <w:b/>
          <w:bCs/>
          <w:szCs w:val="24"/>
        </w:rPr>
        <w:t>2</w:t>
      </w:r>
      <w:r w:rsidRPr="00E44FFD">
        <w:rPr>
          <w:rFonts w:cs="Times New Roman"/>
          <w:b/>
          <w:bCs/>
          <w:szCs w:val="24"/>
        </w:rPr>
        <w:t>.</w:t>
      </w:r>
      <w:r w:rsidRPr="00E44FFD">
        <w:rPr>
          <w:rFonts w:cs="Times New Roman"/>
          <w:szCs w:val="24"/>
        </w:rPr>
        <w:t xml:space="preserve"> Complete list of studies on urbanicity.</w:t>
      </w:r>
    </w:p>
    <w:p w14:paraId="083BA88C" w14:textId="77777777" w:rsidR="00E44FFD" w:rsidRPr="00E44FFD" w:rsidRDefault="00E44FFD" w:rsidP="00E44FFD">
      <w:pPr>
        <w:spacing w:line="360" w:lineRule="auto"/>
        <w:rPr>
          <w:szCs w:val="24"/>
        </w:rPr>
      </w:pPr>
      <w:r w:rsidRPr="00E44FFD">
        <w:rPr>
          <w:b/>
          <w:bCs/>
          <w:szCs w:val="24"/>
        </w:rPr>
        <w:t>Table S</w:t>
      </w:r>
      <w:r w:rsidRPr="00E44FFD">
        <w:rPr>
          <w:rFonts w:hint="eastAsia"/>
          <w:b/>
          <w:bCs/>
          <w:szCs w:val="24"/>
        </w:rPr>
        <w:t>3</w:t>
      </w:r>
      <w:r w:rsidRPr="00E44FFD">
        <w:rPr>
          <w:szCs w:val="24"/>
        </w:rPr>
        <w:t xml:space="preserve">. Peak regions of ENM results on urbanicity based on </w:t>
      </w:r>
      <w:proofErr w:type="spellStart"/>
      <w:r w:rsidRPr="00E44FFD">
        <w:rPr>
          <w:szCs w:val="24"/>
        </w:rPr>
        <w:t>Brainnetome</w:t>
      </w:r>
      <w:proofErr w:type="spellEnd"/>
      <w:r w:rsidRPr="00E44FFD">
        <w:rPr>
          <w:szCs w:val="24"/>
        </w:rPr>
        <w:t xml:space="preserve"> Atlas</w:t>
      </w:r>
    </w:p>
    <w:p w14:paraId="7A235E94" w14:textId="77777777" w:rsidR="00E44FFD" w:rsidRPr="00E44FFD" w:rsidRDefault="00E44FFD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/>
          <w:b/>
          <w:bCs/>
          <w:szCs w:val="24"/>
        </w:rPr>
        <w:t>Table S</w:t>
      </w:r>
      <w:r w:rsidRPr="00E44FFD">
        <w:rPr>
          <w:rFonts w:cs="Times New Roman" w:hint="eastAsia"/>
          <w:b/>
          <w:bCs/>
          <w:szCs w:val="24"/>
        </w:rPr>
        <w:t>4</w:t>
      </w:r>
      <w:r w:rsidRPr="00E44FFD">
        <w:rPr>
          <w:rFonts w:cs="Times New Roman"/>
          <w:b/>
          <w:bCs/>
          <w:szCs w:val="24"/>
        </w:rPr>
        <w:t xml:space="preserve">. </w:t>
      </w:r>
      <w:r w:rsidRPr="00E44FFD">
        <w:rPr>
          <w:rFonts w:cs="Times New Roman"/>
          <w:szCs w:val="24"/>
        </w:rPr>
        <w:t>Complete list of studies on air pollution</w:t>
      </w:r>
    </w:p>
    <w:p w14:paraId="40A82325" w14:textId="77777777" w:rsidR="00E44FFD" w:rsidRPr="00E44FFD" w:rsidRDefault="00E44FFD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 w:hint="eastAsia"/>
          <w:b/>
          <w:bCs/>
          <w:szCs w:val="24"/>
        </w:rPr>
        <w:t>T</w:t>
      </w:r>
      <w:r w:rsidRPr="00E44FFD">
        <w:rPr>
          <w:rFonts w:cs="Times New Roman"/>
          <w:b/>
          <w:bCs/>
          <w:szCs w:val="24"/>
        </w:rPr>
        <w:t>able S</w:t>
      </w:r>
      <w:r w:rsidRPr="00E44FFD">
        <w:rPr>
          <w:rFonts w:cs="Times New Roman" w:hint="eastAsia"/>
          <w:b/>
          <w:bCs/>
          <w:szCs w:val="24"/>
        </w:rPr>
        <w:t>5</w:t>
      </w:r>
      <w:r w:rsidRPr="00E44FFD">
        <w:rPr>
          <w:rFonts w:cs="Times New Roman"/>
          <w:b/>
          <w:bCs/>
          <w:szCs w:val="24"/>
        </w:rPr>
        <w:t xml:space="preserve">. </w:t>
      </w:r>
      <w:r w:rsidRPr="00E44FFD">
        <w:rPr>
          <w:rFonts w:cs="Times New Roman"/>
          <w:szCs w:val="24"/>
        </w:rPr>
        <w:t>Complete list of studies on noise pollution</w:t>
      </w:r>
    </w:p>
    <w:p w14:paraId="40D88A56" w14:textId="77777777" w:rsidR="00E44FFD" w:rsidRPr="00E44FFD" w:rsidRDefault="00E44FFD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/>
          <w:b/>
          <w:bCs/>
          <w:szCs w:val="24"/>
        </w:rPr>
        <w:t>Table S</w:t>
      </w:r>
      <w:r w:rsidRPr="00E44FFD">
        <w:rPr>
          <w:rFonts w:cs="Times New Roman" w:hint="eastAsia"/>
          <w:b/>
          <w:bCs/>
          <w:szCs w:val="24"/>
        </w:rPr>
        <w:t>6</w:t>
      </w:r>
      <w:r w:rsidRPr="00E44FFD">
        <w:rPr>
          <w:rFonts w:cs="Times New Roman"/>
          <w:b/>
          <w:bCs/>
          <w:szCs w:val="24"/>
        </w:rPr>
        <w:t xml:space="preserve">. </w:t>
      </w:r>
      <w:r w:rsidRPr="00E44FFD">
        <w:rPr>
          <w:rFonts w:cs="Times New Roman"/>
          <w:szCs w:val="24"/>
        </w:rPr>
        <w:t>Complete list of studies on green space</w:t>
      </w:r>
    </w:p>
    <w:p w14:paraId="4A869D80" w14:textId="77777777" w:rsidR="00E44FFD" w:rsidRPr="00E44FFD" w:rsidRDefault="00E44FFD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 w:hint="eastAsia"/>
          <w:b/>
          <w:bCs/>
          <w:szCs w:val="24"/>
        </w:rPr>
        <w:t>T</w:t>
      </w:r>
      <w:r w:rsidRPr="00E44FFD">
        <w:rPr>
          <w:rFonts w:cs="Times New Roman"/>
          <w:b/>
          <w:bCs/>
          <w:szCs w:val="24"/>
        </w:rPr>
        <w:t>able S</w:t>
      </w:r>
      <w:r w:rsidRPr="00E44FFD">
        <w:rPr>
          <w:rFonts w:cs="Times New Roman" w:hint="eastAsia"/>
          <w:b/>
          <w:bCs/>
          <w:szCs w:val="24"/>
        </w:rPr>
        <w:t>7</w:t>
      </w:r>
      <w:r w:rsidRPr="00E44FFD">
        <w:rPr>
          <w:rFonts w:cs="Times New Roman"/>
          <w:b/>
          <w:bCs/>
          <w:szCs w:val="24"/>
        </w:rPr>
        <w:t xml:space="preserve">. </w:t>
      </w:r>
      <w:r w:rsidRPr="00E44FFD">
        <w:rPr>
          <w:rFonts w:cs="Times New Roman"/>
          <w:szCs w:val="24"/>
        </w:rPr>
        <w:t>Complete list of studies on household income</w:t>
      </w:r>
      <w:r w:rsidRPr="00E44FFD">
        <w:rPr>
          <w:rFonts w:cs="Times New Roman" w:hint="eastAsia"/>
          <w:szCs w:val="24"/>
        </w:rPr>
        <w:t>s</w:t>
      </w:r>
    </w:p>
    <w:p w14:paraId="5720DC85" w14:textId="77777777" w:rsidR="00E44FFD" w:rsidRPr="00E44FFD" w:rsidRDefault="00E44FFD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 w:hint="eastAsia"/>
          <w:b/>
          <w:bCs/>
          <w:szCs w:val="24"/>
        </w:rPr>
        <w:t>T</w:t>
      </w:r>
      <w:r w:rsidRPr="00E44FFD">
        <w:rPr>
          <w:rFonts w:cs="Times New Roman"/>
          <w:b/>
          <w:bCs/>
          <w:szCs w:val="24"/>
        </w:rPr>
        <w:t>able S</w:t>
      </w:r>
      <w:r w:rsidRPr="00E44FFD">
        <w:rPr>
          <w:rFonts w:cs="Times New Roman" w:hint="eastAsia"/>
          <w:b/>
          <w:bCs/>
          <w:szCs w:val="24"/>
        </w:rPr>
        <w:t>8</w:t>
      </w:r>
      <w:r w:rsidRPr="00E44FFD">
        <w:rPr>
          <w:rFonts w:cs="Times New Roman"/>
          <w:b/>
          <w:bCs/>
          <w:szCs w:val="24"/>
        </w:rPr>
        <w:t>.</w:t>
      </w:r>
      <w:r w:rsidRPr="00E44FFD">
        <w:rPr>
          <w:rFonts w:cs="Times New Roman"/>
          <w:szCs w:val="24"/>
        </w:rPr>
        <w:t xml:space="preserve"> Complete list of studies on Psychological and mental stress</w:t>
      </w:r>
    </w:p>
    <w:p w14:paraId="4E8BB92B" w14:textId="77777777" w:rsidR="00E44FFD" w:rsidRPr="00E44FFD" w:rsidRDefault="00E44FFD" w:rsidP="00E44FFD">
      <w:pPr>
        <w:spacing w:line="360" w:lineRule="auto"/>
        <w:jc w:val="left"/>
        <w:rPr>
          <w:szCs w:val="24"/>
        </w:rPr>
      </w:pPr>
      <w:r w:rsidRPr="00E44FFD">
        <w:rPr>
          <w:b/>
          <w:bCs/>
          <w:szCs w:val="24"/>
        </w:rPr>
        <w:t>Table S</w:t>
      </w:r>
      <w:r w:rsidRPr="00E44FFD">
        <w:rPr>
          <w:rFonts w:hint="eastAsia"/>
          <w:b/>
          <w:bCs/>
          <w:szCs w:val="24"/>
        </w:rPr>
        <w:t>9</w:t>
      </w:r>
      <w:r w:rsidRPr="00E44FFD">
        <w:rPr>
          <w:szCs w:val="24"/>
        </w:rPr>
        <w:t xml:space="preserve">. Peak regions of ENM results on </w:t>
      </w:r>
      <w:r w:rsidRPr="00E44FFD">
        <w:rPr>
          <w:rFonts w:hint="eastAsia"/>
          <w:szCs w:val="24"/>
        </w:rPr>
        <w:t>stress</w:t>
      </w:r>
      <w:r w:rsidRPr="00E44FFD">
        <w:rPr>
          <w:szCs w:val="24"/>
        </w:rPr>
        <w:t xml:space="preserve"> based on </w:t>
      </w:r>
      <w:proofErr w:type="spellStart"/>
      <w:r w:rsidRPr="00E44FFD">
        <w:rPr>
          <w:szCs w:val="24"/>
        </w:rPr>
        <w:t>Brainnetome</w:t>
      </w:r>
      <w:proofErr w:type="spellEnd"/>
      <w:r w:rsidRPr="00E44FFD">
        <w:rPr>
          <w:szCs w:val="24"/>
        </w:rPr>
        <w:t xml:space="preserve"> Atlas</w:t>
      </w:r>
    </w:p>
    <w:p w14:paraId="0E87D266" w14:textId="77777777" w:rsidR="00E44FFD" w:rsidRPr="00E44FFD" w:rsidRDefault="00E44FFD" w:rsidP="00E44FFD">
      <w:pPr>
        <w:spacing w:line="360" w:lineRule="auto"/>
        <w:jc w:val="left"/>
        <w:rPr>
          <w:rFonts w:cs="Times New Roman"/>
          <w:szCs w:val="24"/>
        </w:rPr>
      </w:pPr>
      <w:r w:rsidRPr="00E44FFD">
        <w:rPr>
          <w:rFonts w:cs="Times New Roman" w:hint="eastAsia"/>
          <w:b/>
          <w:bCs/>
          <w:szCs w:val="24"/>
        </w:rPr>
        <w:t>T</w:t>
      </w:r>
      <w:r w:rsidRPr="00E44FFD">
        <w:rPr>
          <w:rFonts w:cs="Times New Roman"/>
          <w:b/>
          <w:bCs/>
          <w:szCs w:val="24"/>
        </w:rPr>
        <w:t>able S</w:t>
      </w:r>
      <w:r w:rsidRPr="00E44FFD">
        <w:rPr>
          <w:rFonts w:cs="Times New Roman" w:hint="eastAsia"/>
          <w:b/>
          <w:bCs/>
          <w:szCs w:val="24"/>
        </w:rPr>
        <w:t>10</w:t>
      </w:r>
      <w:r w:rsidRPr="00E44FFD">
        <w:rPr>
          <w:rFonts w:cs="Times New Roman"/>
          <w:b/>
          <w:bCs/>
          <w:szCs w:val="24"/>
        </w:rPr>
        <w:t xml:space="preserve">. </w:t>
      </w:r>
      <w:r w:rsidRPr="00E44FFD">
        <w:rPr>
          <w:rFonts w:cs="Times New Roman"/>
          <w:szCs w:val="24"/>
        </w:rPr>
        <w:t>Complete list of studies on Sleep</w:t>
      </w:r>
    </w:p>
    <w:p w14:paraId="24A1E6A8" w14:textId="77777777" w:rsidR="00E44FFD" w:rsidRPr="00E44FFD" w:rsidRDefault="00E44FFD" w:rsidP="00E44FFD">
      <w:pPr>
        <w:spacing w:line="360" w:lineRule="auto"/>
        <w:jc w:val="left"/>
        <w:rPr>
          <w:szCs w:val="24"/>
        </w:rPr>
      </w:pPr>
      <w:r w:rsidRPr="00E44FFD">
        <w:rPr>
          <w:b/>
          <w:bCs/>
          <w:szCs w:val="24"/>
        </w:rPr>
        <w:t>Table S</w:t>
      </w:r>
      <w:r w:rsidRPr="00E44FFD">
        <w:rPr>
          <w:rFonts w:hint="eastAsia"/>
          <w:b/>
          <w:bCs/>
          <w:szCs w:val="24"/>
        </w:rPr>
        <w:t>11</w:t>
      </w:r>
      <w:r w:rsidRPr="00E44FFD">
        <w:rPr>
          <w:szCs w:val="24"/>
        </w:rPr>
        <w:t xml:space="preserve">. Peak regions of ENM results </w:t>
      </w:r>
      <w:proofErr w:type="gramStart"/>
      <w:r w:rsidRPr="00E44FFD">
        <w:rPr>
          <w:szCs w:val="24"/>
        </w:rPr>
        <w:t>on</w:t>
      </w:r>
      <w:proofErr w:type="gramEnd"/>
      <w:r w:rsidRPr="00E44FFD">
        <w:rPr>
          <w:szCs w:val="24"/>
        </w:rPr>
        <w:t xml:space="preserve"> </w:t>
      </w:r>
      <w:r w:rsidRPr="00E44FFD">
        <w:rPr>
          <w:rFonts w:hint="eastAsia"/>
          <w:szCs w:val="24"/>
        </w:rPr>
        <w:t>sleep</w:t>
      </w:r>
      <w:r w:rsidRPr="00E44FFD">
        <w:rPr>
          <w:szCs w:val="24"/>
        </w:rPr>
        <w:t xml:space="preserve"> based on </w:t>
      </w:r>
      <w:proofErr w:type="spellStart"/>
      <w:r w:rsidRPr="00E44FFD">
        <w:rPr>
          <w:szCs w:val="24"/>
        </w:rPr>
        <w:t>Brainnetome</w:t>
      </w:r>
      <w:proofErr w:type="spellEnd"/>
      <w:r w:rsidRPr="00E44FFD">
        <w:rPr>
          <w:szCs w:val="24"/>
        </w:rPr>
        <w:t xml:space="preserve"> Atlas</w:t>
      </w:r>
    </w:p>
    <w:p w14:paraId="5CED6104" w14:textId="77777777" w:rsidR="00B33DAC" w:rsidRDefault="00B33DAC">
      <w:pPr>
        <w:widowControl/>
        <w:jc w:val="left"/>
        <w:rPr>
          <w:rFonts w:cs="Times New Roman"/>
          <w:b/>
          <w:bCs/>
          <w:szCs w:val="24"/>
          <w:lang w:val="en-AU"/>
        </w:rPr>
      </w:pPr>
      <w:r>
        <w:rPr>
          <w:rFonts w:cs="Times New Roman"/>
          <w:b/>
          <w:bCs/>
          <w:szCs w:val="24"/>
          <w:lang w:val="en-AU"/>
        </w:rPr>
        <w:br w:type="page"/>
      </w:r>
    </w:p>
    <w:p w14:paraId="23E4CBA4" w14:textId="2C5BE859" w:rsidR="00CA55EE" w:rsidRPr="00497832" w:rsidRDefault="00CA55EE" w:rsidP="00CA55EE">
      <w:pPr>
        <w:spacing w:line="276" w:lineRule="auto"/>
        <w:jc w:val="center"/>
        <w:rPr>
          <w:rFonts w:cs="Times New Roman"/>
          <w:szCs w:val="24"/>
          <w:lang w:val="en-AU"/>
        </w:rPr>
      </w:pPr>
      <w:r w:rsidRPr="00CB6176">
        <w:rPr>
          <w:rFonts w:cs="Times New Roman" w:hint="eastAsia"/>
          <w:b/>
          <w:bCs/>
          <w:szCs w:val="24"/>
          <w:lang w:val="en-AU"/>
        </w:rPr>
        <w:lastRenderedPageBreak/>
        <w:t>T</w:t>
      </w:r>
      <w:r w:rsidRPr="00CB6176">
        <w:rPr>
          <w:rFonts w:cs="Times New Roman"/>
          <w:b/>
          <w:bCs/>
          <w:szCs w:val="24"/>
          <w:lang w:val="en-AU"/>
        </w:rPr>
        <w:t>able S1.</w:t>
      </w:r>
      <w:r w:rsidRPr="00497832">
        <w:rPr>
          <w:rFonts w:cs="Times New Roman"/>
          <w:szCs w:val="24"/>
          <w:lang w:val="en-AU"/>
        </w:rPr>
        <w:t xml:space="preserve"> Search Item</w:t>
      </w:r>
      <w:r w:rsidRPr="00497832">
        <w:rPr>
          <w:rFonts w:cs="Times New Roman" w:hint="eastAsia"/>
          <w:szCs w:val="24"/>
          <w:lang w:val="en-AU"/>
        </w:rPr>
        <w:t>s</w:t>
      </w:r>
      <w:r w:rsidRPr="00497832">
        <w:rPr>
          <w:rFonts w:cs="Times New Roman"/>
          <w:szCs w:val="24"/>
          <w:lang w:val="en-AU"/>
        </w:rPr>
        <w:t xml:space="preserve"> for each factor by PubMed</w:t>
      </w:r>
      <w:r w:rsidR="00DD0709">
        <w:rPr>
          <w:rFonts w:cs="Times New Roman" w:hint="eastAsia"/>
          <w:szCs w:val="24"/>
          <w:lang w:val="en-AU"/>
        </w:rPr>
        <w:t xml:space="preserve"> from the latest ten years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80"/>
        <w:gridCol w:w="3158"/>
        <w:gridCol w:w="1106"/>
        <w:gridCol w:w="1263"/>
        <w:gridCol w:w="1199"/>
      </w:tblGrid>
      <w:tr w:rsidR="002D54CD" w:rsidRPr="00CA55EE" w14:paraId="5649DF3E" w14:textId="77777777" w:rsidTr="002D54CD">
        <w:trPr>
          <w:trHeight w:val="283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DAE3F3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B6514F8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Types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AE3F3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FE21F06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Search Items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AE3F3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1BDA23A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papers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AE3F3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3054CA1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Selected papers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DAE3F3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D59BA38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Subjects</w:t>
            </w:r>
          </w:p>
        </w:tc>
      </w:tr>
      <w:tr w:rsidR="002D54CD" w:rsidRPr="00CA55EE" w14:paraId="2B78B70D" w14:textId="77777777" w:rsidTr="002D54CD">
        <w:trPr>
          <w:trHeight w:val="1483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0632C0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1</w:t>
            </w:r>
          </w:p>
          <w:p w14:paraId="67D5D8CC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Urbanicity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EAFD6D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(urbanicity OR urban OR urbanization) AND (magnetic resonance Imaging OR neuroimaging OR grey matter OR voxel OR cortical) AND (brain) AND (human)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85D907F" w14:textId="786D76E0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408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7D0C5C" w14:textId="2F267BF3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2</w:t>
            </w:r>
            <w:r>
              <w:rPr>
                <w:rFonts w:cs="Times New Roman" w:hint="eastAsia"/>
                <w:sz w:val="21"/>
                <w:szCs w:val="21"/>
              </w:rPr>
              <w:t>3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50166A" w14:textId="028E0601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6274</w:t>
            </w:r>
          </w:p>
        </w:tc>
      </w:tr>
      <w:tr w:rsidR="002D54CD" w:rsidRPr="00CA55EE" w14:paraId="022C8F4C" w14:textId="77777777" w:rsidTr="002D54CD">
        <w:trPr>
          <w:trHeight w:val="1288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133FB2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2</w:t>
            </w:r>
          </w:p>
          <w:p w14:paraId="6A7F5E90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Air pollution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5B9E6B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(air pollution OR pollution) AND (magnetic resonance imaging OR neuroimaging OR grey matter OR voxel OR cortical) AND (brain) AND (human)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4E45585" w14:textId="4A5606F3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389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B18425" w14:textId="5EA38448" w:rsidR="002D54CD" w:rsidRPr="00CA55EE" w:rsidRDefault="008C3A3C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4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273517" w14:textId="22B01410" w:rsidR="002D54CD" w:rsidRPr="00CA55EE" w:rsidRDefault="008F249A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6</w:t>
            </w:r>
            <w:r w:rsidR="009E5133">
              <w:rPr>
                <w:rFonts w:cs="Times New Roman" w:hint="eastAsia"/>
                <w:sz w:val="21"/>
                <w:szCs w:val="21"/>
              </w:rPr>
              <w:t>17</w:t>
            </w:r>
          </w:p>
        </w:tc>
      </w:tr>
      <w:tr w:rsidR="002D54CD" w:rsidRPr="00CA55EE" w14:paraId="0CE0FCD1" w14:textId="77777777" w:rsidTr="002D54CD">
        <w:trPr>
          <w:trHeight w:val="1288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2820538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3</w:t>
            </w:r>
          </w:p>
          <w:p w14:paraId="510EE812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noise pollution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3E9EA41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(noise exposure) AND (magnetic resonance imaging OR neuroimaging OR grey matter OR voxel OR cortical) AND (brain) AND (human)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502C183" w14:textId="18045921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58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5C6ABE9" w14:textId="6DE23CCE" w:rsidR="002D54CD" w:rsidRPr="00CA55EE" w:rsidRDefault="008C0079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8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1BDE403" w14:textId="6DC4CF76" w:rsidR="002D54CD" w:rsidRPr="00CA55EE" w:rsidRDefault="008C0079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15</w:t>
            </w:r>
          </w:p>
        </w:tc>
      </w:tr>
      <w:tr w:rsidR="002D54CD" w:rsidRPr="00CA55EE" w14:paraId="613E9F8D" w14:textId="77777777" w:rsidTr="002D54CD">
        <w:trPr>
          <w:trHeight w:val="1288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E4F9A78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4</w:t>
            </w:r>
          </w:p>
          <w:p w14:paraId="3EE5BE71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green space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EC7CE85" w14:textId="65EC0513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(green landscape OR narrow space OR walkability OR outdoor activity) AND (</w:t>
            </w:r>
            <w:r>
              <w:rPr>
                <w:rFonts w:cs="Times New Roman"/>
                <w:sz w:val="21"/>
                <w:szCs w:val="21"/>
              </w:rPr>
              <w:t>m</w:t>
            </w:r>
            <w:r w:rsidRPr="00CA55EE">
              <w:rPr>
                <w:rFonts w:cs="Times New Roman"/>
                <w:sz w:val="21"/>
                <w:szCs w:val="21"/>
              </w:rPr>
              <w:t xml:space="preserve">agnetic </w:t>
            </w:r>
            <w:r>
              <w:rPr>
                <w:rFonts w:cs="Times New Roman"/>
                <w:sz w:val="21"/>
                <w:szCs w:val="21"/>
              </w:rPr>
              <w:t>r</w:t>
            </w:r>
            <w:r w:rsidRPr="00CA55EE">
              <w:rPr>
                <w:rFonts w:cs="Times New Roman"/>
                <w:sz w:val="21"/>
                <w:szCs w:val="21"/>
              </w:rPr>
              <w:t xml:space="preserve">esonance </w:t>
            </w:r>
            <w:r>
              <w:rPr>
                <w:rFonts w:cs="Times New Roman"/>
                <w:sz w:val="21"/>
                <w:szCs w:val="21"/>
              </w:rPr>
              <w:t>i</w:t>
            </w:r>
            <w:r w:rsidRPr="00CA55EE">
              <w:rPr>
                <w:rFonts w:cs="Times New Roman"/>
                <w:sz w:val="21"/>
                <w:szCs w:val="21"/>
              </w:rPr>
              <w:t>maging OR neuroimaging OR grey matter OR voxel OR cortical) AND (brain) AND (human)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D304070" w14:textId="0C5F7E16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35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F24D50A" w14:textId="59E72E88" w:rsidR="002D54CD" w:rsidRPr="00CA55EE" w:rsidRDefault="000F717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6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30DBDFF" w14:textId="1E91C960" w:rsidR="002D54CD" w:rsidRPr="00CA55EE" w:rsidRDefault="000F717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601</w:t>
            </w:r>
          </w:p>
        </w:tc>
      </w:tr>
      <w:tr w:rsidR="002D54CD" w:rsidRPr="00CA55EE" w14:paraId="56D7C41A" w14:textId="77777777" w:rsidTr="002D54CD">
        <w:trPr>
          <w:trHeight w:val="1087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A7BBBBD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5</w:t>
            </w:r>
          </w:p>
          <w:p w14:paraId="37DE217F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incomes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FB7C4D3" w14:textId="3AC51C43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(Household income OR poverty) AND (</w:t>
            </w:r>
            <w:r>
              <w:rPr>
                <w:rFonts w:cs="Times New Roman"/>
                <w:sz w:val="21"/>
                <w:szCs w:val="21"/>
              </w:rPr>
              <w:t>m</w:t>
            </w:r>
            <w:r w:rsidRPr="00CA55EE">
              <w:rPr>
                <w:rFonts w:cs="Times New Roman"/>
                <w:sz w:val="21"/>
                <w:szCs w:val="21"/>
              </w:rPr>
              <w:t xml:space="preserve">agnetic </w:t>
            </w:r>
            <w:r>
              <w:rPr>
                <w:rFonts w:cs="Times New Roman"/>
                <w:sz w:val="21"/>
                <w:szCs w:val="21"/>
              </w:rPr>
              <w:t>r</w:t>
            </w:r>
            <w:r w:rsidRPr="00CA55EE">
              <w:rPr>
                <w:rFonts w:cs="Times New Roman"/>
                <w:sz w:val="21"/>
                <w:szCs w:val="21"/>
              </w:rPr>
              <w:t xml:space="preserve">esonance </w:t>
            </w:r>
            <w:r>
              <w:rPr>
                <w:rFonts w:cs="Times New Roman"/>
                <w:sz w:val="21"/>
                <w:szCs w:val="21"/>
              </w:rPr>
              <w:t>i</w:t>
            </w:r>
            <w:r w:rsidRPr="00CA55EE">
              <w:rPr>
                <w:rFonts w:cs="Times New Roman"/>
                <w:sz w:val="21"/>
                <w:szCs w:val="21"/>
              </w:rPr>
              <w:t>maging OR neuroimaging OR grey matter OR voxel OR cortical) AND (brain) AND (human)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558D553" w14:textId="16A54751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237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BFC8FB7" w14:textId="18010F81" w:rsidR="002D54CD" w:rsidRPr="00CA55EE" w:rsidRDefault="00993841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0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3225306" w14:textId="60AB2632" w:rsidR="002D54CD" w:rsidRPr="00CA55EE" w:rsidRDefault="00A2078F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361</w:t>
            </w:r>
          </w:p>
        </w:tc>
      </w:tr>
      <w:tr w:rsidR="002D54CD" w:rsidRPr="00CA55EE" w14:paraId="518AD23D" w14:textId="77777777" w:rsidTr="002D54CD">
        <w:trPr>
          <w:trHeight w:val="1087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8AF8C2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6</w:t>
            </w:r>
          </w:p>
          <w:p w14:paraId="2475F6C1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Stress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C882081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stress) AND (neuroimaging) AND (brain) AND (human) NOT (disorders) NOT (review) NOT (diseases</w:t>
            </w:r>
            <w:r w:rsidRPr="00CA55EE">
              <w:rPr>
                <w:rFonts w:cs="Times New Roman"/>
                <w:sz w:val="21"/>
                <w:szCs w:val="21"/>
              </w:rPr>
              <w:t>）</w:t>
            </w:r>
            <w:r w:rsidRPr="00CA55EE">
              <w:rPr>
                <w:rFonts w:cs="Times New Roman"/>
                <w:sz w:val="21"/>
                <w:szCs w:val="21"/>
              </w:rPr>
              <w:t>NOT (injury) NOT (patients) NOT (EEG) NOT (MEG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A8E47B" w14:textId="00802044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57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B52261C" w14:textId="2E26B4FD" w:rsidR="002D54CD" w:rsidRPr="00CA55EE" w:rsidRDefault="0021307A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37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8D01CD" w14:textId="74FFFB32" w:rsidR="002D54CD" w:rsidRPr="00CA55EE" w:rsidRDefault="00D07601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4066</w:t>
            </w:r>
          </w:p>
        </w:tc>
      </w:tr>
      <w:tr w:rsidR="002D54CD" w:rsidRPr="00CA55EE" w14:paraId="69A6CC61" w14:textId="77777777" w:rsidTr="002D54CD">
        <w:trPr>
          <w:trHeight w:val="1593"/>
        </w:trPr>
        <w:tc>
          <w:tcPr>
            <w:tcW w:w="951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5B053E9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b/>
                <w:bCs/>
                <w:sz w:val="21"/>
                <w:szCs w:val="21"/>
              </w:rPr>
              <w:t>Dataset 7</w:t>
            </w:r>
          </w:p>
          <w:p w14:paraId="6890051B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Sleep)</w:t>
            </w:r>
          </w:p>
        </w:tc>
        <w:tc>
          <w:tcPr>
            <w:tcW w:w="190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20D97C" w14:textId="77777777" w:rsidR="002D54CD" w:rsidRPr="00CA55EE" w:rsidRDefault="002D54CD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 w:rsidRPr="00CA55EE">
              <w:rPr>
                <w:rFonts w:cs="Times New Roman"/>
                <w:sz w:val="21"/>
                <w:szCs w:val="21"/>
              </w:rPr>
              <w:t>((sleep) AND (magnetic resonance imaging OR neuroimaging OR grey matter OR voxel OR cortical) AND (brain) AND (human)) NOT (disorders) NOT (review) NOT (diseases</w:t>
            </w:r>
            <w:r w:rsidRPr="00CA55EE">
              <w:rPr>
                <w:rFonts w:cs="Times New Roman"/>
                <w:sz w:val="21"/>
                <w:szCs w:val="21"/>
              </w:rPr>
              <w:t>）</w:t>
            </w:r>
            <w:r w:rsidRPr="00CA55EE">
              <w:rPr>
                <w:rFonts w:cs="Times New Roman"/>
                <w:sz w:val="21"/>
                <w:szCs w:val="21"/>
              </w:rPr>
              <w:t xml:space="preserve"> NOT (injury) NOT (patients) NOT (EEG) NOT (MEG)</w:t>
            </w:r>
          </w:p>
        </w:tc>
        <w:tc>
          <w:tcPr>
            <w:tcW w:w="666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1CDA72" w14:textId="2EC8919C" w:rsidR="002D54CD" w:rsidRPr="00CA55EE" w:rsidRDefault="00822F97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779</w:t>
            </w:r>
          </w:p>
        </w:tc>
        <w:tc>
          <w:tcPr>
            <w:tcW w:w="76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DF50B01" w14:textId="42D1D5BA" w:rsidR="002D54CD" w:rsidRPr="00CA55EE" w:rsidRDefault="002D48F4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40</w:t>
            </w:r>
          </w:p>
        </w:tc>
        <w:tc>
          <w:tcPr>
            <w:tcW w:w="72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B3D2B3" w14:textId="32E21C3A" w:rsidR="002D54CD" w:rsidRPr="00CA55EE" w:rsidRDefault="003C3A9B" w:rsidP="003C234B">
            <w:pPr>
              <w:spacing w:line="240" w:lineRule="exact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398</w:t>
            </w:r>
          </w:p>
        </w:tc>
      </w:tr>
    </w:tbl>
    <w:p w14:paraId="3084C256" w14:textId="77777777" w:rsidR="003F530D" w:rsidRDefault="003F530D" w:rsidP="008F45EC">
      <w:pPr>
        <w:jc w:val="center"/>
        <w:rPr>
          <w:rFonts w:cs="Times New Roman"/>
          <w:b/>
          <w:bCs/>
        </w:rPr>
      </w:pPr>
    </w:p>
    <w:p w14:paraId="6FF31891" w14:textId="04607AF8" w:rsidR="00B33DAC" w:rsidRPr="0062594A" w:rsidRDefault="00B33DAC">
      <w:pPr>
        <w:widowControl/>
        <w:jc w:val="left"/>
        <w:rPr>
          <w:rFonts w:cs="Times New Roman" w:hint="eastAsia"/>
          <w:b/>
          <w:bCs/>
        </w:rPr>
      </w:pPr>
    </w:p>
    <w:p w14:paraId="12D1665C" w14:textId="77777777" w:rsidR="0062594A" w:rsidRDefault="0062594A">
      <w:pPr>
        <w:widowControl/>
        <w:jc w:val="left"/>
        <w:rPr>
          <w:rFonts w:cs="Times New Roman"/>
          <w:b/>
          <w:bCs/>
          <w:sz w:val="22"/>
        </w:rPr>
      </w:pPr>
      <w:r>
        <w:rPr>
          <w:rFonts w:cs="Times New Roman"/>
          <w:b/>
          <w:bCs/>
          <w:sz w:val="22"/>
        </w:rPr>
        <w:br w:type="page"/>
      </w:r>
    </w:p>
    <w:p w14:paraId="13B8A6F4" w14:textId="045A2F33" w:rsidR="00405D99" w:rsidRPr="00536B72" w:rsidRDefault="00405D99" w:rsidP="00C90589">
      <w:pPr>
        <w:jc w:val="center"/>
        <w:rPr>
          <w:rFonts w:cs="Times New Roman"/>
          <w:sz w:val="22"/>
        </w:rPr>
      </w:pPr>
      <w:r w:rsidRPr="00536B72">
        <w:rPr>
          <w:rFonts w:cs="Times New Roman"/>
          <w:b/>
          <w:bCs/>
          <w:sz w:val="22"/>
        </w:rPr>
        <w:lastRenderedPageBreak/>
        <w:t>Table S</w:t>
      </w:r>
      <w:r w:rsidR="00041CC2">
        <w:rPr>
          <w:rFonts w:cs="Times New Roman" w:hint="eastAsia"/>
          <w:b/>
          <w:bCs/>
          <w:sz w:val="22"/>
        </w:rPr>
        <w:t>2</w:t>
      </w:r>
      <w:r w:rsidRPr="00536B72">
        <w:rPr>
          <w:rFonts w:cs="Times New Roman"/>
          <w:b/>
          <w:bCs/>
          <w:sz w:val="22"/>
        </w:rPr>
        <w:t>.</w:t>
      </w:r>
      <w:r w:rsidRPr="00536B72">
        <w:rPr>
          <w:rFonts w:cs="Times New Roman"/>
          <w:sz w:val="22"/>
        </w:rPr>
        <w:t xml:space="preserve"> Complete list of studies on urbanicity.</w:t>
      </w: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03"/>
        <w:gridCol w:w="1888"/>
        <w:gridCol w:w="1426"/>
        <w:gridCol w:w="803"/>
        <w:gridCol w:w="1884"/>
        <w:gridCol w:w="1502"/>
      </w:tblGrid>
      <w:tr w:rsidR="00405D99" w:rsidRPr="007C0EF3" w14:paraId="47774E42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  <w:shd w:val="clear" w:color="auto" w:fill="D9E2F3" w:themeFill="accent1" w:themeFillTint="33"/>
          </w:tcPr>
          <w:p w14:paraId="2DE99D6F" w14:textId="77777777" w:rsidR="00405D99" w:rsidRPr="007C0EF3" w:rsidRDefault="00405D99" w:rsidP="0062594A">
            <w:pPr>
              <w:spacing w:line="276" w:lineRule="auto"/>
              <w:rPr>
                <w:rFonts w:cs="Times New Roman"/>
                <w:b/>
                <w:bCs/>
                <w:sz w:val="22"/>
              </w:rPr>
            </w:pPr>
            <w:r w:rsidRPr="007C0EF3">
              <w:rPr>
                <w:rFonts w:cs="Times New Roman"/>
                <w:b/>
                <w:bCs/>
                <w:sz w:val="22"/>
              </w:rPr>
              <w:t>Order</w:t>
            </w:r>
          </w:p>
        </w:tc>
        <w:tc>
          <w:tcPr>
            <w:tcW w:w="1888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7649670A" w14:textId="77777777" w:rsidR="00405D99" w:rsidRPr="007C0EF3" w:rsidRDefault="00405D99" w:rsidP="0062594A">
            <w:pPr>
              <w:spacing w:line="276" w:lineRule="auto"/>
              <w:rPr>
                <w:rFonts w:cs="Times New Roman"/>
                <w:b/>
                <w:bCs/>
                <w:sz w:val="22"/>
              </w:rPr>
            </w:pPr>
            <w:r w:rsidRPr="007C0EF3">
              <w:rPr>
                <w:rFonts w:cs="Times New Roman"/>
                <w:b/>
                <w:bCs/>
                <w:sz w:val="22"/>
              </w:rPr>
              <w:t>Study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7902E1EA" w14:textId="77777777" w:rsidR="00405D99" w:rsidRPr="007C0EF3" w:rsidRDefault="00405D99" w:rsidP="0062594A">
            <w:pPr>
              <w:spacing w:line="276" w:lineRule="auto"/>
              <w:rPr>
                <w:rFonts w:cs="Times New Roman"/>
                <w:b/>
                <w:bCs/>
                <w:sz w:val="22"/>
              </w:rPr>
            </w:pPr>
            <w:r w:rsidRPr="007C0EF3">
              <w:rPr>
                <w:rFonts w:cs="Times New Roman"/>
                <w:b/>
                <w:bCs/>
                <w:sz w:val="22"/>
              </w:rPr>
              <w:t>References</w:t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7EA1D4CD" w14:textId="77777777" w:rsidR="00405D99" w:rsidRPr="007C0EF3" w:rsidRDefault="00405D99" w:rsidP="0062594A">
            <w:pPr>
              <w:spacing w:line="276" w:lineRule="auto"/>
              <w:rPr>
                <w:rFonts w:cs="Times New Roman"/>
                <w:b/>
                <w:bCs/>
                <w:sz w:val="22"/>
              </w:rPr>
            </w:pPr>
            <w:r w:rsidRPr="007C0EF3">
              <w:rPr>
                <w:rFonts w:cs="Times New Roman"/>
                <w:b/>
                <w:bCs/>
                <w:sz w:val="22"/>
              </w:rPr>
              <w:t>Order</w:t>
            </w:r>
          </w:p>
        </w:tc>
        <w:tc>
          <w:tcPr>
            <w:tcW w:w="1884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216DB3FC" w14:textId="77777777" w:rsidR="00405D99" w:rsidRPr="007C0EF3" w:rsidRDefault="00405D99" w:rsidP="0062594A">
            <w:pPr>
              <w:spacing w:line="276" w:lineRule="auto"/>
              <w:rPr>
                <w:rFonts w:cs="Times New Roman"/>
                <w:b/>
                <w:bCs/>
                <w:sz w:val="22"/>
              </w:rPr>
            </w:pPr>
            <w:r w:rsidRPr="007C0EF3">
              <w:rPr>
                <w:rFonts w:cs="Times New Roman"/>
                <w:b/>
                <w:bCs/>
                <w:sz w:val="22"/>
              </w:rPr>
              <w:t>Study</w:t>
            </w:r>
          </w:p>
        </w:tc>
        <w:tc>
          <w:tcPr>
            <w:tcW w:w="1502" w:type="dxa"/>
            <w:tcBorders>
              <w:left w:val="nil"/>
            </w:tcBorders>
            <w:shd w:val="clear" w:color="auto" w:fill="D9E2F3" w:themeFill="accent1" w:themeFillTint="33"/>
          </w:tcPr>
          <w:p w14:paraId="089E999A" w14:textId="77777777" w:rsidR="00405D99" w:rsidRPr="007C0EF3" w:rsidRDefault="00405D99" w:rsidP="0062594A">
            <w:pPr>
              <w:spacing w:line="276" w:lineRule="auto"/>
              <w:rPr>
                <w:rFonts w:cs="Times New Roman"/>
                <w:b/>
                <w:bCs/>
                <w:sz w:val="22"/>
              </w:rPr>
            </w:pPr>
            <w:r w:rsidRPr="007C0EF3">
              <w:rPr>
                <w:rFonts w:cs="Times New Roman"/>
                <w:b/>
                <w:bCs/>
                <w:sz w:val="22"/>
              </w:rPr>
              <w:t>References</w:t>
            </w:r>
          </w:p>
        </w:tc>
      </w:tr>
      <w:tr w:rsidR="00405D99" w:rsidRPr="00536B72" w14:paraId="23B04BBF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47022559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385FAC56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Baena-</w:t>
            </w: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Extremera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49633363" w14:textId="7F9FAE82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CYWVuYS1FeHRyZW1lcmE8L0F1dGhvcj48WWVhcj4yMDIx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</w:fldData>
              </w:fldChar>
            </w:r>
            <w:r w:rsidR="004A1526">
              <w:rPr>
                <w:rFonts w:cs="Times New Roman"/>
                <w:sz w:val="22"/>
              </w:rPr>
              <w:instrText xml:space="preserve"> ADDIN EN.CITE </w:instrText>
            </w:r>
            <w:r w:rsidR="004A1526">
              <w:rPr>
                <w:rFonts w:cs="Times New Roman"/>
                <w:sz w:val="22"/>
              </w:rPr>
              <w:fldChar w:fldCharType="begin">
                <w:fldData xml:space="preserve">PEVuZE5vdGU+PENpdGU+PEF1dGhvcj5CYWVuYS1FeHRyZW1lcmE8L0F1dGhvcj48WWVhcj4yMDIx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</w:fldData>
              </w:fldChar>
            </w:r>
            <w:r w:rsidR="004A1526">
              <w:rPr>
                <w:rFonts w:cs="Times New Roman"/>
                <w:sz w:val="22"/>
              </w:rPr>
              <w:instrText xml:space="preserve"> ADDIN EN.CITE.DATA </w:instrText>
            </w:r>
            <w:r w:rsidR="004A1526">
              <w:rPr>
                <w:rFonts w:cs="Times New Roman"/>
                <w:sz w:val="22"/>
              </w:rPr>
            </w:r>
            <w:r w:rsidR="004A1526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4A1526">
              <w:rPr>
                <w:rFonts w:cs="Times New Roman"/>
                <w:noProof/>
                <w:sz w:val="22"/>
              </w:rPr>
              <w:t>[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7DB73620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2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78A46FAB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Bratman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575CF1AD" w14:textId="18ABE0FE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CcmF0bWFuPC9BdXRob3I+PFllYXI+MjAxNTwvWWVhcj48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CcmF0bWFuPC9BdXRob3I+PFllYXI+MjAxNTwvWWVhcj48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24BCC112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3D56A652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3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403759A7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231F20"/>
                <w:sz w:val="22"/>
              </w:rPr>
              <w:t>Butler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2677288C" w14:textId="6ADFCF36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CdXRsZXI8L0F1dGhvcj48WWVhcj4yMDE4PC9ZZWFyPjxS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CdXRsZXI8L0F1dGhvcj48WWVhcj4yMDE4PC9ZZWFyPjxS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445B4446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4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7C56FADB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Chang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2FE2A410" w14:textId="02EC4F94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aGFuZzwvQXV0aG9yPjxZZWFyPjIwMjE8L1llYXI+PFJl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aGFuZzwvQXV0aG9yPjxZZWFyPjIwMjE8L1llYXI+PFJl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07FBB5C0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78479F69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5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6EBB711C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Cheng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27EF23A7" w14:textId="0E57EA9F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aGVuZzwvQXV0aG9yPjxZZWFyPjIwMjE8L1llYXI+PFJl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aGVuZzwvQXV0aG9yPjxZZWFyPjIwMjE8L1llYXI+PFJl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1C37877A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6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19550394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Dadvand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6D76F757" w14:textId="7456ABA0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EYWR2YW5kPC9BdXRob3I+PFllYXI+MjAxODwvWWVhcj48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EYWR2YW5kPC9BdXRob3I+PFllYXI+MjAxODwvWWVhcj48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48ADEE27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5E784504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7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46FC821E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Dimitrov</w:t>
            </w:r>
            <w:r w:rsidRPr="00536B72">
              <w:rPr>
                <w:rFonts w:cs="Times New Roman"/>
                <w:color w:val="000000"/>
                <w:sz w:val="22"/>
              </w:rPr>
              <w:noBreakHyphen/>
              <w:t>Discher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6018A6AB" w14:textId="23508866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EaW1pdHJvdi1EaXNjaGVyPC9BdXRob3I+PFllYXI+MjAy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EaW1pdHJvdi1EaXNjaGVyPC9BdXRob3I+PFllYXI+MjAy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2CBECBEF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8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2EA25330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242021"/>
                <w:sz w:val="22"/>
              </w:rPr>
              <w:t>Haddad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245E173B" w14:textId="62FAD03E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IYWRkYWQ8L0F1dGhvcj48WWVhcj4yMDE1PC9ZZWFyPjxS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YWRkYWQ8L0F1dGhvcj48WWVhcj4yMDE1PC9ZZWFyPjxS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0F1C93" w:rsidRPr="00536B72" w14:paraId="6EA9A7F3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53961F17" w14:textId="77777777" w:rsidR="000F1C93" w:rsidRPr="00536B72" w:rsidRDefault="000F1C9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9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413395CA" w14:textId="604A2FD8" w:rsidR="000F1C93" w:rsidRPr="00536B72" w:rsidRDefault="000F1C93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Huang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73063774" w14:textId="5230CBF6" w:rsidR="000F1C93" w:rsidRPr="00536B72" w:rsidRDefault="000F1C93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IdWFuZzwvQXV0aG9yPjxZZWFyPjIwMjQ8L1llYXI+PFJl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dWFuZzwvQXV0aG9yPjxZZWFyPjIwMjQ8L1llYXI+PFJl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508A4B82" w14:textId="4CCBEC72" w:rsidR="000F1C93" w:rsidRPr="00536B72" w:rsidRDefault="000F1C93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0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647FA97E" w14:textId="312FEBB8" w:rsidR="000F1C93" w:rsidRPr="00536B72" w:rsidRDefault="000F1C93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Khodaei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10963CDD" w14:textId="4BF454DD" w:rsidR="000F1C93" w:rsidRPr="00536B72" w:rsidRDefault="000F1C93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LaG9kYWVpPC9BdXRob3I+PFllYXI+MjAyMzwvWWVhcj48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aG9kYWVpPC9BdXRob3I+PFllYXI+MjAyMzwvWWVhcj48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365A39C7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7D9D01EC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1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0B5FA343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231F20"/>
                <w:sz w:val="22"/>
              </w:rPr>
              <w:t>Kramer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6F0703CC" w14:textId="0C5BA72E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Krämer&lt;/Author&gt;&lt;Year&gt;2017&lt;/Year&gt;&lt;RecNum&gt;1527&lt;/RecNum&gt;&lt;DisplayText&gt;[11]&lt;/DisplayText&gt;&lt;record&gt;&lt;rec-number&gt;1527&lt;/rec-number&gt;&lt;foreign-keys&gt;&lt;key app="EN" db-id="wxaer95t9defarevezkxzpz4xxzv2vvftxtt" timestamp="1696664330"&gt;1527&lt;/key&gt;&lt;/foreign-keys&gt;&lt;ref-type name="Journal Article"&gt;17&lt;/ref-type&gt;&lt;contributors&gt;&lt;authors&gt;&lt;author&gt;Krämer, B.&lt;/author&gt;&lt;author&gt;Diekhof, E. K.&lt;/author&gt;&lt;author&gt;Gruber, O.&lt;/author&gt;&lt;/authors&gt;&lt;/contributors&gt;&lt;auth-address&gt;Section for Experimental Psychopathology and Neuroimaging, Department of General Psychiatry, Heidelberg University, Heidelberg, Germany.&amp;#xD;Center for Translational Research in Systems Neuroscience and Psychiatry, Department of Psychiatry and Psychotherapy, University Medical Center, Göttingen, Germany.&amp;#xD;University Hamburg, Grindel Biocenter and Zoological Museum, Institute for Humanbiology, Hamburg, Germany.&lt;/auth-address&gt;&lt;titles&gt;&lt;title&gt;Effects of city living on the mesolimbic reward system-An fmri study&lt;/title&gt;&lt;secondary-title&gt;Hum Brain Mapp&lt;/secondary-title&gt;&lt;alt-title&gt;Human brain mapping&lt;/alt-title&gt;&lt;/titles&gt;&lt;periodical&gt;&lt;full-title&gt;Human Brain Mapping&lt;/full-title&gt;&lt;abbr-1&gt;Hum Brain Mapp&lt;/abbr-1&gt;&lt;/periodical&gt;&lt;alt-periodical&gt;&lt;full-title&gt;Human Brain Mapping&lt;/full-title&gt;&lt;abbr-1&gt;Hum Brain Mapp&lt;/abbr-1&gt;&lt;/alt-periodical&gt;&lt;pages&gt;3444-3453&lt;/pages&gt;&lt;volume&gt;38&lt;/volume&gt;&lt;number&gt;7&lt;/number&gt;&lt;edition&gt;2017/04/12&lt;/edition&gt;&lt;keywords&gt;&lt;keyword&gt;affective disorders&lt;/keyword&gt;&lt;keyword&gt;environmental factors&lt;/keyword&gt;&lt;keyword&gt;neuroimaging&lt;/keyword&gt;&lt;keyword&gt;schizophrenic disorders&lt;/keyword&gt;&lt;keyword&gt;stress&lt;/keyword&gt;&lt;/keywords&gt;&lt;dates&gt;&lt;year&gt;2017&lt;/year&gt;&lt;pub-dates&gt;&lt;date&gt;Jul&lt;/date&gt;&lt;/pub-dates&gt;&lt;/dates&gt;&lt;isbn&gt;1065-9471 (Print)&amp;#xD;1065-9471&lt;/isbn&gt;&lt;accession-num&gt;28397390&lt;/accession-num&gt;&lt;urls&gt;&lt;/urls&gt;&lt;custom2&gt;PMC6866977&lt;/custom2&gt;&lt;electronic-resource-num&gt;10.1002/hbm.23600&lt;/electronic-resource-num&gt;&lt;remote-database-provider&gt;NLM&lt;/remote-database-provider&gt;&lt;language&gt;eng&lt;/language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7B29ADBB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2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08FACC42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Kühn et al.(a)</w:t>
            </w:r>
          </w:p>
        </w:tc>
        <w:tc>
          <w:tcPr>
            <w:tcW w:w="1502" w:type="dxa"/>
            <w:tcBorders>
              <w:left w:val="nil"/>
            </w:tcBorders>
          </w:tcPr>
          <w:p w14:paraId="187AB40E" w14:textId="51A7C1F3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Kühn&lt;/Author&gt;&lt;Year&gt;2021&lt;/Year&gt;&lt;RecNum&gt;1525&lt;/RecNum&gt;&lt;DisplayText&gt;[12]&lt;/DisplayText&gt;&lt;record&gt;&lt;rec-number&gt;1525&lt;/rec-number&gt;&lt;foreign-keys&gt;&lt;key app="EN" db-id="wxaer95t9defarevezkxzpz4xxzv2vvftxtt" timestamp="1696664170"&gt;1525&lt;/key&gt;&lt;/foreign-keys&gt;&lt;ref-type name="Journal Article"&gt;17&lt;/ref-type&gt;&lt;contributors&gt;&lt;authors&gt;&lt;author&gt;Kühn, Simone&lt;/author&gt;&lt;author&gt;Düzel, Sandra&lt;/author&gt;&lt;author&gt;Mascherek, Anna&lt;/author&gt;&lt;author&gt;Eibich, Peter&lt;/author&gt;&lt;author&gt;Krekel, Christian&lt;/author&gt;&lt;author&gt;Kolbe, Jens&lt;/author&gt;&lt;author&gt;Goebel, Jan&lt;/author&gt;&lt;author&gt;Gallinat, Jürgen&lt;/author&gt;&lt;author&gt;Wagner, Gert G.&lt;/author&gt;&lt;author&gt;Lindenberger, Ulman&lt;/author&gt;&lt;/authors&gt;&lt;/contributors&gt;&lt;titles&gt;&lt;title&gt;Urban green is more than the absence of city: Structural and functional neural basis of urbanicity and green space in the neighbourhood of older adults&lt;/title&gt;&lt;secondary-title&gt;Landscape and Urban Planning&lt;/secondary-title&gt;&lt;/titles&gt;&lt;periodical&gt;&lt;full-title&gt;Landscape and Urban Planning&lt;/full-title&gt;&lt;/periodical&gt;&lt;pages&gt;104196&lt;/pages&gt;&lt;volume&gt;214&lt;/volume&gt;&lt;keywords&gt;&lt;keyword&gt;Urban fabric&lt;/keyword&gt;&lt;keyword&gt;Urbanicity&lt;/keyword&gt;&lt;keyword&gt;Urban green&lt;/keyword&gt;&lt;keyword&gt;Brain structure&lt;/keyword&gt;&lt;keyword&gt;MRI&lt;/keyword&gt;&lt;/keywords&gt;&lt;dates&gt;&lt;year&gt;2021&lt;/year&gt;&lt;pub-dates&gt;&lt;date&gt;2021/10/01/&lt;/date&gt;&lt;/pub-dates&gt;&lt;/dates&gt;&lt;isbn&gt;0169-2046&lt;/isbn&gt;&lt;urls&gt;&lt;related-urls&gt;&lt;url&gt;https://www.sciencedirect.com/science/article/pii/S0169204621001596&lt;/url&gt;&lt;/related-urls&gt;&lt;/urls&gt;&lt;electronic-resource-num&gt;https://doi.org/10.1016/j.landurbplan.2021.104196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0CDAAEC3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3E676614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3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1FC3DE7D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Kühn et al.(b)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383B375B" w14:textId="70052D99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Lw7xobjwvQXV0aG9yPjxZZWFyPjIwMjA8L1llYXI+PFJl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w7xobjwvQXV0aG9yPjxZZWFyPjIwMjA8L1llYXI+PFJl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52C75EA5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4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4586CFCF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proofErr w:type="spellStart"/>
            <w:r w:rsidRPr="00536B72">
              <w:rPr>
                <w:rFonts w:cs="Times New Roman"/>
                <w:color w:val="242021"/>
                <w:sz w:val="22"/>
              </w:rPr>
              <w:t>Lammeyer</w:t>
            </w:r>
            <w:proofErr w:type="spellEnd"/>
            <w:r w:rsidRPr="00536B72">
              <w:rPr>
                <w:rFonts w:cs="Times New Roman"/>
                <w:color w:val="242021"/>
                <w:sz w:val="22"/>
              </w:rPr>
              <w:t xml:space="preserve">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5FDF194E" w14:textId="5591B285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YW1tZXllcjwvQXV0aG9yPjxZZWFyPjIwMTk8L1llYXI+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YW1tZXllcjwvQXV0aG9yPjxZZWFyPjIwMTk8L1llYXI+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F3091" w:rsidRPr="00536B72" w14:paraId="273A9F1B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3C6F381F" w14:textId="77777777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5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11C8C978" w14:textId="0B30AAA8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McCutcheon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5EE5A9A7" w14:textId="711A2B6E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Y0N1dGNoZW9uPC9BdXRob3I+PFllYXI+MjAxOTwvWWVh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Y0N1dGNoZW9uPC9BdXRob3I+PFllYXI+MjAxOTwvWWVh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2BAA5A30" w14:textId="77777777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6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4152BA34" w14:textId="72279054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242021"/>
                <w:sz w:val="22"/>
              </w:rPr>
              <w:t>Pujol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1DBE43C5" w14:textId="10009F12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QdWpvbDwvQXV0aG9yPjxZZWFyPjIwMTY8L1llYXI+PFJl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QdWpvbDwvQXV0aG9yPjxZZWFyPjIwMTY8L1llYXI+PFJl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F3091" w:rsidRPr="00536B72" w14:paraId="5C0308B9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0EF68DAD" w14:textId="77777777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7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23A5E889" w14:textId="3E7D23F5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Reed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2ED69C93" w14:textId="6CBA7B17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SZWVkPC9BdXRob3I+PFllYXI+MjAxODwvWWVhcj48UmVj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SZWVkPC9BdXRob3I+PFllYXI+MjAxODwvWWVhcj48UmVj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7A416DD8" w14:textId="77777777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8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3B1FEB62" w14:textId="3D617070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noProof/>
                <w:sz w:val="22"/>
              </w:rPr>
              <w:t>Stobbe</w:t>
            </w:r>
            <w:r w:rsidRPr="00487D50">
              <w:rPr>
                <w:rFonts w:cs="Times New Roman"/>
                <w:i/>
                <w:noProof/>
                <w:sz w:val="22"/>
              </w:rPr>
              <w:t xml:space="preserve"> </w:t>
            </w:r>
            <w:r w:rsidRPr="00487D50">
              <w:rPr>
                <w:rFonts w:cs="Times New Roman"/>
                <w:iCs/>
                <w:noProof/>
                <w:sz w:val="22"/>
              </w:rPr>
              <w:t>et al</w:t>
            </w:r>
            <w:r>
              <w:rPr>
                <w:rFonts w:cs="Times New Roman" w:hint="eastAsia"/>
                <w:iCs/>
                <w:noProof/>
                <w:sz w:val="22"/>
              </w:rPr>
              <w:t>.</w:t>
            </w:r>
          </w:p>
        </w:tc>
        <w:tc>
          <w:tcPr>
            <w:tcW w:w="1502" w:type="dxa"/>
            <w:tcBorders>
              <w:left w:val="nil"/>
            </w:tcBorders>
          </w:tcPr>
          <w:p w14:paraId="5295E871" w14:textId="37518035" w:rsidR="00EF3091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dG9iYmU8L0F1dGhvcj48WWVhcj4yMDI0PC9ZZWFyPjxS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dG9iYmU8L0F1dGhvcj48WWVhcj4yMDI0PC9ZZWFyPjxS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8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5C069BB1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7B727A98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9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71D60DCE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Richter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3BDC89F4" w14:textId="3CFEBF96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SaWNodGVyPC9BdXRob3I+PFllYXI+MjAyMTwvWWVhcj48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SaWNodGVyPC9BdXRob3I+PFllYXI+MjAyMTwvWWVhcj48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9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16A521B2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20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580A6B26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Xu et al.</w:t>
            </w:r>
          </w:p>
        </w:tc>
        <w:tc>
          <w:tcPr>
            <w:tcW w:w="1502" w:type="dxa"/>
            <w:tcBorders>
              <w:left w:val="nil"/>
            </w:tcBorders>
          </w:tcPr>
          <w:p w14:paraId="22BD8791" w14:textId="45F5E80C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YdTwvQXV0aG9yPjxZZWFyPjIwMjI8L1llYXI+PFJlY051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YdTwvQXV0aG9yPjxZZWFyPjIwMjI8L1llYXI+PFJlY051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405D99" w:rsidRPr="00536B72" w14:paraId="63958C4E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048FC339" w14:textId="77777777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21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1A412718" w14:textId="77777777" w:rsidR="00405D99" w:rsidRPr="00536B72" w:rsidRDefault="00405D99" w:rsidP="0062594A">
            <w:pPr>
              <w:spacing w:line="276" w:lineRule="auto"/>
              <w:rPr>
                <w:rStyle w:val="fontstyle01"/>
                <w:rFonts w:ascii="Times New Roman" w:hAnsi="Times New Roman" w:cs="Times New Roman"/>
                <w:sz w:val="22"/>
                <w:szCs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Zhang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50857ED6" w14:textId="4DDC0638" w:rsidR="00405D99" w:rsidRPr="00536B72" w:rsidRDefault="00405D99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E8L1llYXI+PFJl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E8L1llYXI+PFJl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2C5FBDA5" w14:textId="013F748A" w:rsidR="00405D99" w:rsidRPr="00536B72" w:rsidRDefault="00EF3091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2</w:t>
            </w: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6FFB3DFA" w14:textId="3B3E9D5A" w:rsidR="00405D99" w:rsidRPr="00536B72" w:rsidRDefault="005C46E1" w:rsidP="0062594A">
            <w:pPr>
              <w:spacing w:line="276" w:lineRule="auto"/>
              <w:rPr>
                <w:rFonts w:cs="Times New Roman"/>
                <w:color w:val="242021"/>
                <w:sz w:val="22"/>
              </w:rPr>
            </w:pPr>
            <w:r>
              <w:rPr>
                <w:rFonts w:cs="Times New Roman" w:hint="eastAsia"/>
                <w:color w:val="242021"/>
                <w:sz w:val="22"/>
              </w:rPr>
              <w:t>Zhang et al</w:t>
            </w:r>
            <w:r w:rsidR="00433A82">
              <w:rPr>
                <w:rFonts w:cs="Times New Roman" w:hint="eastAsia"/>
                <w:color w:val="242021"/>
                <w:sz w:val="22"/>
              </w:rPr>
              <w:t>.</w:t>
            </w:r>
          </w:p>
        </w:tc>
        <w:tc>
          <w:tcPr>
            <w:tcW w:w="1502" w:type="dxa"/>
            <w:tcBorders>
              <w:left w:val="nil"/>
            </w:tcBorders>
          </w:tcPr>
          <w:p w14:paraId="14859443" w14:textId="27D1AFD3" w:rsidR="00405D99" w:rsidRPr="00536B72" w:rsidRDefault="005C46E1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M8L1llYXI+PFJl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M8L1llYXI+PFJl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2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487D50" w:rsidRPr="00536B72" w14:paraId="08D0CC37" w14:textId="77777777" w:rsidTr="00AD67B3">
        <w:trPr>
          <w:jc w:val="center"/>
        </w:trPr>
        <w:tc>
          <w:tcPr>
            <w:tcW w:w="803" w:type="dxa"/>
            <w:tcBorders>
              <w:right w:val="nil"/>
            </w:tcBorders>
          </w:tcPr>
          <w:p w14:paraId="7E8A4371" w14:textId="48B373C5" w:rsidR="00487D50" w:rsidRPr="00536B72" w:rsidRDefault="00EF3091" w:rsidP="00536B72">
            <w:pPr>
              <w:spacing w:line="240" w:lineRule="exact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3</w:t>
            </w:r>
          </w:p>
        </w:tc>
        <w:tc>
          <w:tcPr>
            <w:tcW w:w="1888" w:type="dxa"/>
            <w:tcBorders>
              <w:left w:val="nil"/>
              <w:right w:val="nil"/>
            </w:tcBorders>
          </w:tcPr>
          <w:p w14:paraId="194A54F1" w14:textId="0B04267B" w:rsidR="00487D50" w:rsidRPr="00536B72" w:rsidRDefault="00487D50" w:rsidP="00536B72">
            <w:pPr>
              <w:spacing w:line="240" w:lineRule="exact"/>
              <w:rPr>
                <w:rFonts w:cs="Times New Roman"/>
                <w:color w:val="000000"/>
                <w:sz w:val="22"/>
              </w:rPr>
            </w:pPr>
            <w:r>
              <w:rPr>
                <w:rFonts w:cs="Times New Roman" w:hint="eastAsia"/>
                <w:color w:val="000000"/>
                <w:sz w:val="22"/>
              </w:rPr>
              <w:t>Zhang et al.</w:t>
            </w:r>
          </w:p>
        </w:tc>
        <w:tc>
          <w:tcPr>
            <w:tcW w:w="1426" w:type="dxa"/>
            <w:tcBorders>
              <w:left w:val="nil"/>
              <w:right w:val="single" w:sz="12" w:space="0" w:color="000000"/>
            </w:tcBorders>
          </w:tcPr>
          <w:p w14:paraId="53A96403" w14:textId="49A22812" w:rsidR="00487D50" w:rsidRPr="00536B72" w:rsidRDefault="00487D50" w:rsidP="00536B72">
            <w:pPr>
              <w:spacing w:line="240" w:lineRule="exact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Q8L1llYXI+PFJl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Q8L1llYXI+PFJl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3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03" w:type="dxa"/>
            <w:tcBorders>
              <w:left w:val="single" w:sz="12" w:space="0" w:color="000000"/>
              <w:right w:val="nil"/>
            </w:tcBorders>
          </w:tcPr>
          <w:p w14:paraId="246EA55A" w14:textId="77777777" w:rsidR="00487D50" w:rsidRPr="00536B72" w:rsidRDefault="00487D50" w:rsidP="00536B72">
            <w:pPr>
              <w:spacing w:line="240" w:lineRule="exact"/>
              <w:rPr>
                <w:rFonts w:cs="Times New Roman"/>
                <w:sz w:val="22"/>
              </w:rPr>
            </w:pPr>
          </w:p>
        </w:tc>
        <w:tc>
          <w:tcPr>
            <w:tcW w:w="1884" w:type="dxa"/>
            <w:tcBorders>
              <w:left w:val="nil"/>
              <w:right w:val="nil"/>
            </w:tcBorders>
          </w:tcPr>
          <w:p w14:paraId="43CA3481" w14:textId="77777777" w:rsidR="00487D50" w:rsidRDefault="00487D50" w:rsidP="00536B72">
            <w:pPr>
              <w:spacing w:line="240" w:lineRule="exact"/>
              <w:rPr>
                <w:rFonts w:cs="Times New Roman"/>
                <w:color w:val="242021"/>
                <w:sz w:val="22"/>
              </w:rPr>
            </w:pPr>
          </w:p>
        </w:tc>
        <w:tc>
          <w:tcPr>
            <w:tcW w:w="1502" w:type="dxa"/>
            <w:tcBorders>
              <w:left w:val="nil"/>
            </w:tcBorders>
          </w:tcPr>
          <w:p w14:paraId="3F4D054A" w14:textId="77777777" w:rsidR="00487D50" w:rsidRDefault="00487D50" w:rsidP="00536B72">
            <w:pPr>
              <w:spacing w:line="240" w:lineRule="exact"/>
              <w:rPr>
                <w:rFonts w:cs="Times New Roman"/>
                <w:sz w:val="22"/>
              </w:rPr>
            </w:pPr>
          </w:p>
        </w:tc>
      </w:tr>
    </w:tbl>
    <w:p w14:paraId="46681056" w14:textId="77777777" w:rsidR="003F5133" w:rsidRDefault="003F5133" w:rsidP="005720EE">
      <w:pPr>
        <w:rPr>
          <w:rFonts w:cs="Times New Roman"/>
          <w:sz w:val="22"/>
        </w:rPr>
      </w:pPr>
    </w:p>
    <w:p w14:paraId="33C3AD50" w14:textId="77777777" w:rsidR="006851F5" w:rsidRDefault="006851F5" w:rsidP="005720EE">
      <w:pPr>
        <w:rPr>
          <w:rFonts w:cs="Times New Roman"/>
          <w:sz w:val="22"/>
        </w:rPr>
      </w:pPr>
    </w:p>
    <w:p w14:paraId="283A471B" w14:textId="77777777" w:rsidR="004F285D" w:rsidRDefault="004F285D" w:rsidP="005720EE">
      <w:pPr>
        <w:rPr>
          <w:rFonts w:cs="Times New Roman"/>
          <w:sz w:val="22"/>
        </w:rPr>
      </w:pPr>
    </w:p>
    <w:p w14:paraId="44E9299A" w14:textId="77777777" w:rsidR="00B33DAC" w:rsidRDefault="00B33DAC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4B28BF12" w14:textId="5A54519F" w:rsidR="004F285D" w:rsidRPr="00B86D10" w:rsidRDefault="004F285D" w:rsidP="004F285D">
      <w:pPr>
        <w:jc w:val="center"/>
        <w:rPr>
          <w:sz w:val="22"/>
          <w:szCs w:val="21"/>
        </w:rPr>
      </w:pPr>
      <w:r w:rsidRPr="00B86D10">
        <w:rPr>
          <w:b/>
          <w:bCs/>
          <w:sz w:val="22"/>
          <w:szCs w:val="21"/>
        </w:rPr>
        <w:lastRenderedPageBreak/>
        <w:t>Table S</w:t>
      </w:r>
      <w:r w:rsidR="00E44FFD">
        <w:rPr>
          <w:rFonts w:hint="eastAsia"/>
          <w:b/>
          <w:bCs/>
          <w:sz w:val="22"/>
          <w:szCs w:val="21"/>
        </w:rPr>
        <w:t>3</w:t>
      </w:r>
      <w:r w:rsidRPr="00B86D10">
        <w:rPr>
          <w:sz w:val="22"/>
          <w:szCs w:val="21"/>
        </w:rPr>
        <w:t xml:space="preserve">. Peak regions of ENM results on urbanicity based on </w:t>
      </w:r>
      <w:proofErr w:type="spellStart"/>
      <w:r w:rsidRPr="00B86D10">
        <w:rPr>
          <w:sz w:val="22"/>
          <w:szCs w:val="21"/>
        </w:rPr>
        <w:t>Brainnetome</w:t>
      </w:r>
      <w:proofErr w:type="spellEnd"/>
      <w:r w:rsidRPr="00B86D10">
        <w:rPr>
          <w:sz w:val="22"/>
          <w:szCs w:val="21"/>
        </w:rPr>
        <w:t xml:space="preserve"> Atlas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2076"/>
        <w:gridCol w:w="2077"/>
        <w:gridCol w:w="2077"/>
      </w:tblGrid>
      <w:tr w:rsidR="00E963AF" w:rsidRPr="00DB2FA3" w14:paraId="0481C3D6" w14:textId="77777777" w:rsidTr="00F47B45">
        <w:trPr>
          <w:jc w:val="center"/>
        </w:trPr>
        <w:tc>
          <w:tcPr>
            <w:tcW w:w="1250" w:type="pct"/>
            <w:shd w:val="clear" w:color="auto" w:fill="D9E2F3" w:themeFill="accent1" w:themeFillTint="33"/>
            <w:vAlign w:val="center"/>
          </w:tcPr>
          <w:p w14:paraId="721038EB" w14:textId="06448314" w:rsidR="00E963AF" w:rsidRPr="00DB2FA3" w:rsidRDefault="00E963AF" w:rsidP="00F47B45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DB2FA3">
              <w:rPr>
                <w:rFonts w:eastAsia="等线" w:cs="Times New Roman"/>
                <w:b/>
                <w:bCs/>
                <w:color w:val="000000"/>
                <w:sz w:val="22"/>
              </w:rPr>
              <w:t>region</w:t>
            </w:r>
          </w:p>
        </w:tc>
        <w:tc>
          <w:tcPr>
            <w:tcW w:w="1250" w:type="pct"/>
            <w:shd w:val="clear" w:color="auto" w:fill="D9E2F3" w:themeFill="accent1" w:themeFillTint="33"/>
            <w:vAlign w:val="center"/>
          </w:tcPr>
          <w:p w14:paraId="73648A8D" w14:textId="0D655CB4" w:rsidR="00E963AF" w:rsidRPr="00DB2FA3" w:rsidRDefault="00E963AF" w:rsidP="00F47B45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DB2FA3">
              <w:rPr>
                <w:rFonts w:eastAsia="等线" w:cs="Times New Roman"/>
                <w:b/>
                <w:bCs/>
                <w:color w:val="000000"/>
                <w:sz w:val="22"/>
              </w:rPr>
              <w:t>sub-region</w:t>
            </w:r>
          </w:p>
        </w:tc>
        <w:tc>
          <w:tcPr>
            <w:tcW w:w="1250" w:type="pct"/>
            <w:shd w:val="clear" w:color="auto" w:fill="D9E2F3" w:themeFill="accent1" w:themeFillTint="33"/>
            <w:vAlign w:val="bottom"/>
          </w:tcPr>
          <w:p w14:paraId="732434BC" w14:textId="49A930C2" w:rsidR="00E963AF" w:rsidRPr="00DB2FA3" w:rsidRDefault="00470EEA" w:rsidP="00F47B45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DB2FA3">
              <w:rPr>
                <w:rFonts w:cs="Times New Roman"/>
                <w:b/>
                <w:bCs/>
                <w:sz w:val="22"/>
              </w:rPr>
              <w:t>max values</w:t>
            </w:r>
          </w:p>
        </w:tc>
        <w:tc>
          <w:tcPr>
            <w:tcW w:w="1250" w:type="pct"/>
            <w:shd w:val="clear" w:color="auto" w:fill="D9E2F3" w:themeFill="accent1" w:themeFillTint="33"/>
            <w:vAlign w:val="bottom"/>
          </w:tcPr>
          <w:p w14:paraId="4F0817B1" w14:textId="20A48385" w:rsidR="00E963AF" w:rsidRPr="00DB2FA3" w:rsidRDefault="00470EEA" w:rsidP="00F47B45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DB2FA3">
              <w:rPr>
                <w:rFonts w:cs="Times New Roman" w:hint="eastAsia"/>
                <w:b/>
                <w:bCs/>
                <w:sz w:val="22"/>
              </w:rPr>
              <w:t>voxels</w:t>
            </w:r>
          </w:p>
        </w:tc>
      </w:tr>
      <w:tr w:rsidR="00E963AF" w:rsidRPr="00DB2FA3" w14:paraId="0A0253D8" w14:textId="77777777" w:rsidTr="00F47B45">
        <w:trPr>
          <w:jc w:val="center"/>
        </w:trPr>
        <w:tc>
          <w:tcPr>
            <w:tcW w:w="1250" w:type="pct"/>
            <w:vAlign w:val="center"/>
          </w:tcPr>
          <w:p w14:paraId="729E0B74" w14:textId="4465CD2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250" w:type="pct"/>
            <w:vAlign w:val="center"/>
          </w:tcPr>
          <w:p w14:paraId="342A5AD4" w14:textId="107CE13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8m_r</w:t>
            </w:r>
          </w:p>
        </w:tc>
        <w:tc>
          <w:tcPr>
            <w:tcW w:w="1250" w:type="pct"/>
            <w:vAlign w:val="bottom"/>
          </w:tcPr>
          <w:p w14:paraId="57EB356E" w14:textId="7E23A380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17</w:t>
            </w:r>
          </w:p>
        </w:tc>
        <w:tc>
          <w:tcPr>
            <w:tcW w:w="1250" w:type="pct"/>
            <w:vAlign w:val="bottom"/>
          </w:tcPr>
          <w:p w14:paraId="756DA290" w14:textId="307EC18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</w:t>
            </w:r>
          </w:p>
        </w:tc>
      </w:tr>
      <w:tr w:rsidR="00E963AF" w:rsidRPr="00DB2FA3" w14:paraId="59FA1F0E" w14:textId="77777777" w:rsidTr="00F47B45">
        <w:trPr>
          <w:jc w:val="center"/>
        </w:trPr>
        <w:tc>
          <w:tcPr>
            <w:tcW w:w="1250" w:type="pct"/>
            <w:vAlign w:val="center"/>
          </w:tcPr>
          <w:p w14:paraId="2BE86550" w14:textId="143F3ABB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250" w:type="pct"/>
            <w:vAlign w:val="center"/>
          </w:tcPr>
          <w:p w14:paraId="0D8365E3" w14:textId="58BCDA5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8dl_r</w:t>
            </w:r>
          </w:p>
        </w:tc>
        <w:tc>
          <w:tcPr>
            <w:tcW w:w="1250" w:type="pct"/>
            <w:vAlign w:val="bottom"/>
          </w:tcPr>
          <w:p w14:paraId="04E8754F" w14:textId="38445C0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81</w:t>
            </w:r>
          </w:p>
        </w:tc>
        <w:tc>
          <w:tcPr>
            <w:tcW w:w="1250" w:type="pct"/>
            <w:vAlign w:val="bottom"/>
          </w:tcPr>
          <w:p w14:paraId="64E901E2" w14:textId="6D50178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9</w:t>
            </w:r>
          </w:p>
        </w:tc>
      </w:tr>
      <w:tr w:rsidR="00E963AF" w:rsidRPr="00DB2FA3" w14:paraId="7B6938A1" w14:textId="77777777" w:rsidTr="00F47B45">
        <w:trPr>
          <w:jc w:val="center"/>
        </w:trPr>
        <w:tc>
          <w:tcPr>
            <w:tcW w:w="1250" w:type="pct"/>
            <w:vAlign w:val="center"/>
          </w:tcPr>
          <w:p w14:paraId="1895C257" w14:textId="28F508E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250" w:type="pct"/>
            <w:vAlign w:val="center"/>
          </w:tcPr>
          <w:p w14:paraId="444D37AE" w14:textId="5B64437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l_r</w:t>
            </w:r>
          </w:p>
        </w:tc>
        <w:tc>
          <w:tcPr>
            <w:tcW w:w="1250" w:type="pct"/>
            <w:vAlign w:val="bottom"/>
          </w:tcPr>
          <w:p w14:paraId="615DF144" w14:textId="318BACE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59</w:t>
            </w:r>
          </w:p>
        </w:tc>
        <w:tc>
          <w:tcPr>
            <w:tcW w:w="1250" w:type="pct"/>
            <w:vAlign w:val="bottom"/>
          </w:tcPr>
          <w:p w14:paraId="6BFD9C7C" w14:textId="462DFFEB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</w:t>
            </w:r>
          </w:p>
        </w:tc>
      </w:tr>
      <w:tr w:rsidR="00E963AF" w:rsidRPr="00DB2FA3" w14:paraId="60ACED1A" w14:textId="77777777" w:rsidTr="00F47B45">
        <w:trPr>
          <w:jc w:val="center"/>
        </w:trPr>
        <w:tc>
          <w:tcPr>
            <w:tcW w:w="1250" w:type="pct"/>
            <w:vAlign w:val="center"/>
          </w:tcPr>
          <w:p w14:paraId="55C376C6" w14:textId="7099347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250" w:type="pct"/>
            <w:vAlign w:val="center"/>
          </w:tcPr>
          <w:p w14:paraId="46B05A67" w14:textId="407E546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m_l</w:t>
            </w:r>
          </w:p>
        </w:tc>
        <w:tc>
          <w:tcPr>
            <w:tcW w:w="1250" w:type="pct"/>
            <w:vAlign w:val="bottom"/>
          </w:tcPr>
          <w:p w14:paraId="7688FE67" w14:textId="5674AF0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10</w:t>
            </w:r>
          </w:p>
        </w:tc>
        <w:tc>
          <w:tcPr>
            <w:tcW w:w="1250" w:type="pct"/>
            <w:vAlign w:val="bottom"/>
          </w:tcPr>
          <w:p w14:paraId="00949F39" w14:textId="62496348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8</w:t>
            </w:r>
          </w:p>
        </w:tc>
      </w:tr>
      <w:tr w:rsidR="00E963AF" w:rsidRPr="00DB2FA3" w14:paraId="5B80E3E5" w14:textId="77777777" w:rsidTr="00F47B45">
        <w:trPr>
          <w:jc w:val="center"/>
        </w:trPr>
        <w:tc>
          <w:tcPr>
            <w:tcW w:w="1250" w:type="pct"/>
            <w:vAlign w:val="center"/>
          </w:tcPr>
          <w:p w14:paraId="52E45E8B" w14:textId="2E239E1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250" w:type="pct"/>
            <w:vAlign w:val="center"/>
          </w:tcPr>
          <w:p w14:paraId="1E0BCF64" w14:textId="2775AE4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m_r</w:t>
            </w:r>
          </w:p>
        </w:tc>
        <w:tc>
          <w:tcPr>
            <w:tcW w:w="1250" w:type="pct"/>
            <w:vAlign w:val="bottom"/>
          </w:tcPr>
          <w:p w14:paraId="46200173" w14:textId="556C41B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86</w:t>
            </w:r>
          </w:p>
        </w:tc>
        <w:tc>
          <w:tcPr>
            <w:tcW w:w="1250" w:type="pct"/>
            <w:vAlign w:val="bottom"/>
          </w:tcPr>
          <w:p w14:paraId="54E4759D" w14:textId="7A98D85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7</w:t>
            </w:r>
          </w:p>
        </w:tc>
      </w:tr>
      <w:tr w:rsidR="00E963AF" w:rsidRPr="00DB2FA3" w14:paraId="277F5B4B" w14:textId="77777777" w:rsidTr="00F47B45">
        <w:trPr>
          <w:jc w:val="center"/>
        </w:trPr>
        <w:tc>
          <w:tcPr>
            <w:tcW w:w="1250" w:type="pct"/>
            <w:vAlign w:val="center"/>
          </w:tcPr>
          <w:p w14:paraId="5C5570CC" w14:textId="7319FCD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250" w:type="pct"/>
            <w:vAlign w:val="center"/>
          </w:tcPr>
          <w:p w14:paraId="54D51A73" w14:textId="4704D68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0m_l</w:t>
            </w:r>
          </w:p>
        </w:tc>
        <w:tc>
          <w:tcPr>
            <w:tcW w:w="1250" w:type="pct"/>
            <w:vAlign w:val="bottom"/>
          </w:tcPr>
          <w:p w14:paraId="0E648D8A" w14:textId="3522DC7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62</w:t>
            </w:r>
          </w:p>
        </w:tc>
        <w:tc>
          <w:tcPr>
            <w:tcW w:w="1250" w:type="pct"/>
            <w:vAlign w:val="bottom"/>
          </w:tcPr>
          <w:p w14:paraId="42969FDB" w14:textId="0E824A9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</w:t>
            </w:r>
          </w:p>
        </w:tc>
      </w:tr>
      <w:tr w:rsidR="00E963AF" w:rsidRPr="00DB2FA3" w14:paraId="0890B2B7" w14:textId="77777777" w:rsidTr="00F47B45">
        <w:trPr>
          <w:jc w:val="center"/>
        </w:trPr>
        <w:tc>
          <w:tcPr>
            <w:tcW w:w="1250" w:type="pct"/>
            <w:vAlign w:val="center"/>
          </w:tcPr>
          <w:p w14:paraId="715A0ED7" w14:textId="667096C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250" w:type="pct"/>
            <w:vAlign w:val="center"/>
          </w:tcPr>
          <w:p w14:paraId="26F82FE4" w14:textId="08551EB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_46d_l</w:t>
            </w:r>
          </w:p>
        </w:tc>
        <w:tc>
          <w:tcPr>
            <w:tcW w:w="1250" w:type="pct"/>
            <w:vAlign w:val="bottom"/>
          </w:tcPr>
          <w:p w14:paraId="1A51F2F4" w14:textId="1570447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.40</w:t>
            </w:r>
          </w:p>
        </w:tc>
        <w:tc>
          <w:tcPr>
            <w:tcW w:w="1250" w:type="pct"/>
            <w:vAlign w:val="bottom"/>
          </w:tcPr>
          <w:p w14:paraId="54E24C29" w14:textId="605CDC30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00</w:t>
            </w:r>
          </w:p>
        </w:tc>
      </w:tr>
      <w:tr w:rsidR="00E963AF" w:rsidRPr="00DB2FA3" w14:paraId="0D49F5FB" w14:textId="77777777" w:rsidTr="00F47B45">
        <w:trPr>
          <w:jc w:val="center"/>
        </w:trPr>
        <w:tc>
          <w:tcPr>
            <w:tcW w:w="1250" w:type="pct"/>
            <w:vAlign w:val="center"/>
          </w:tcPr>
          <w:p w14:paraId="47E3337F" w14:textId="478F825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250" w:type="pct"/>
            <w:vAlign w:val="center"/>
          </w:tcPr>
          <w:p w14:paraId="723B6228" w14:textId="678934B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_46d_r</w:t>
            </w:r>
          </w:p>
        </w:tc>
        <w:tc>
          <w:tcPr>
            <w:tcW w:w="1250" w:type="pct"/>
            <w:vAlign w:val="bottom"/>
          </w:tcPr>
          <w:p w14:paraId="6B317C42" w14:textId="0EFEE8B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.89</w:t>
            </w:r>
          </w:p>
        </w:tc>
        <w:tc>
          <w:tcPr>
            <w:tcW w:w="1250" w:type="pct"/>
            <w:vAlign w:val="bottom"/>
          </w:tcPr>
          <w:p w14:paraId="6478E730" w14:textId="429E73E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2</w:t>
            </w:r>
          </w:p>
        </w:tc>
      </w:tr>
      <w:tr w:rsidR="00E963AF" w:rsidRPr="00DB2FA3" w14:paraId="2AB5C490" w14:textId="77777777" w:rsidTr="00F47B45">
        <w:trPr>
          <w:jc w:val="center"/>
        </w:trPr>
        <w:tc>
          <w:tcPr>
            <w:tcW w:w="1250" w:type="pct"/>
            <w:vAlign w:val="center"/>
          </w:tcPr>
          <w:p w14:paraId="4898AE0F" w14:textId="012CAF0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250" w:type="pct"/>
            <w:vAlign w:val="center"/>
          </w:tcPr>
          <w:p w14:paraId="245A422E" w14:textId="2A42FFD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46_l</w:t>
            </w:r>
          </w:p>
        </w:tc>
        <w:tc>
          <w:tcPr>
            <w:tcW w:w="1250" w:type="pct"/>
            <w:vAlign w:val="bottom"/>
          </w:tcPr>
          <w:p w14:paraId="35A99230" w14:textId="64326E6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82</w:t>
            </w:r>
          </w:p>
        </w:tc>
        <w:tc>
          <w:tcPr>
            <w:tcW w:w="1250" w:type="pct"/>
            <w:vAlign w:val="bottom"/>
          </w:tcPr>
          <w:p w14:paraId="455A0D1C" w14:textId="1D6755AB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3</w:t>
            </w:r>
          </w:p>
        </w:tc>
      </w:tr>
      <w:tr w:rsidR="00E963AF" w:rsidRPr="00DB2FA3" w14:paraId="63B8349C" w14:textId="77777777" w:rsidTr="00F47B45">
        <w:trPr>
          <w:jc w:val="center"/>
        </w:trPr>
        <w:tc>
          <w:tcPr>
            <w:tcW w:w="1250" w:type="pct"/>
            <w:vAlign w:val="center"/>
          </w:tcPr>
          <w:p w14:paraId="0795F7E4" w14:textId="74A63358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250" w:type="pct"/>
            <w:vAlign w:val="center"/>
          </w:tcPr>
          <w:p w14:paraId="1F538B72" w14:textId="270CAE8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46_r</w:t>
            </w:r>
          </w:p>
        </w:tc>
        <w:tc>
          <w:tcPr>
            <w:tcW w:w="1250" w:type="pct"/>
            <w:vAlign w:val="bottom"/>
          </w:tcPr>
          <w:p w14:paraId="63194EEE" w14:textId="7DC2288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65</w:t>
            </w:r>
          </w:p>
        </w:tc>
        <w:tc>
          <w:tcPr>
            <w:tcW w:w="1250" w:type="pct"/>
            <w:vAlign w:val="bottom"/>
          </w:tcPr>
          <w:p w14:paraId="5CF5FB58" w14:textId="5E3E48F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9</w:t>
            </w:r>
          </w:p>
        </w:tc>
      </w:tr>
      <w:tr w:rsidR="00E963AF" w:rsidRPr="00DB2FA3" w14:paraId="21F9D2D1" w14:textId="77777777" w:rsidTr="00F47B45">
        <w:trPr>
          <w:jc w:val="center"/>
        </w:trPr>
        <w:tc>
          <w:tcPr>
            <w:tcW w:w="1250" w:type="pct"/>
            <w:vAlign w:val="center"/>
          </w:tcPr>
          <w:p w14:paraId="7173D085" w14:textId="40A7CE2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250" w:type="pct"/>
            <w:vAlign w:val="center"/>
          </w:tcPr>
          <w:p w14:paraId="0313844B" w14:textId="009DCA8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8vl_l</w:t>
            </w:r>
          </w:p>
        </w:tc>
        <w:tc>
          <w:tcPr>
            <w:tcW w:w="1250" w:type="pct"/>
            <w:vAlign w:val="bottom"/>
          </w:tcPr>
          <w:p w14:paraId="1EC6DC08" w14:textId="1C9A9FD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.13</w:t>
            </w:r>
          </w:p>
        </w:tc>
        <w:tc>
          <w:tcPr>
            <w:tcW w:w="1250" w:type="pct"/>
            <w:vAlign w:val="bottom"/>
          </w:tcPr>
          <w:p w14:paraId="4DF3EDE2" w14:textId="647719D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3</w:t>
            </w:r>
          </w:p>
        </w:tc>
      </w:tr>
      <w:tr w:rsidR="00E963AF" w:rsidRPr="00DB2FA3" w14:paraId="15381208" w14:textId="77777777" w:rsidTr="00F47B45">
        <w:trPr>
          <w:jc w:val="center"/>
        </w:trPr>
        <w:tc>
          <w:tcPr>
            <w:tcW w:w="1250" w:type="pct"/>
            <w:vAlign w:val="center"/>
          </w:tcPr>
          <w:p w14:paraId="4FEADE5D" w14:textId="3DF4D6B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FG</w:t>
            </w:r>
          </w:p>
        </w:tc>
        <w:tc>
          <w:tcPr>
            <w:tcW w:w="1250" w:type="pct"/>
            <w:vAlign w:val="center"/>
          </w:tcPr>
          <w:p w14:paraId="00616D61" w14:textId="74DD7D7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45c_r</w:t>
            </w:r>
          </w:p>
        </w:tc>
        <w:tc>
          <w:tcPr>
            <w:tcW w:w="1250" w:type="pct"/>
            <w:vAlign w:val="bottom"/>
          </w:tcPr>
          <w:p w14:paraId="34ADE2AD" w14:textId="72F29CE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44</w:t>
            </w:r>
          </w:p>
        </w:tc>
        <w:tc>
          <w:tcPr>
            <w:tcW w:w="1250" w:type="pct"/>
            <w:vAlign w:val="bottom"/>
          </w:tcPr>
          <w:p w14:paraId="0DDDE8C9" w14:textId="756BF03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1</w:t>
            </w:r>
          </w:p>
        </w:tc>
      </w:tr>
      <w:tr w:rsidR="00E963AF" w:rsidRPr="00DB2FA3" w14:paraId="65F046F4" w14:textId="77777777" w:rsidTr="00F47B45">
        <w:trPr>
          <w:jc w:val="center"/>
        </w:trPr>
        <w:tc>
          <w:tcPr>
            <w:tcW w:w="1250" w:type="pct"/>
            <w:vAlign w:val="center"/>
          </w:tcPr>
          <w:p w14:paraId="7D1D5FF1" w14:textId="0238372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250" w:type="pct"/>
            <w:vAlign w:val="center"/>
          </w:tcPr>
          <w:p w14:paraId="6AF6912A" w14:textId="41A9A77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2_47l_l</w:t>
            </w:r>
          </w:p>
        </w:tc>
        <w:tc>
          <w:tcPr>
            <w:tcW w:w="1250" w:type="pct"/>
            <w:vAlign w:val="bottom"/>
          </w:tcPr>
          <w:p w14:paraId="102BF8C3" w14:textId="6079FA5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70</w:t>
            </w:r>
          </w:p>
        </w:tc>
        <w:tc>
          <w:tcPr>
            <w:tcW w:w="1250" w:type="pct"/>
            <w:vAlign w:val="bottom"/>
          </w:tcPr>
          <w:p w14:paraId="01F3181A" w14:textId="12FDBCF0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0</w:t>
            </w:r>
          </w:p>
        </w:tc>
      </w:tr>
      <w:tr w:rsidR="00E963AF" w:rsidRPr="00DB2FA3" w14:paraId="5A4DF4D0" w14:textId="77777777" w:rsidTr="00F47B45">
        <w:trPr>
          <w:jc w:val="center"/>
        </w:trPr>
        <w:tc>
          <w:tcPr>
            <w:tcW w:w="1250" w:type="pct"/>
            <w:vAlign w:val="center"/>
          </w:tcPr>
          <w:p w14:paraId="7CC165B6" w14:textId="36B2C25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250" w:type="pct"/>
            <w:vAlign w:val="center"/>
          </w:tcPr>
          <w:p w14:paraId="2267FD8A" w14:textId="02D57A5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2_47l_r</w:t>
            </w:r>
          </w:p>
        </w:tc>
        <w:tc>
          <w:tcPr>
            <w:tcW w:w="1250" w:type="pct"/>
            <w:vAlign w:val="bottom"/>
          </w:tcPr>
          <w:p w14:paraId="0A766BE1" w14:textId="428502D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77</w:t>
            </w:r>
          </w:p>
        </w:tc>
        <w:tc>
          <w:tcPr>
            <w:tcW w:w="1250" w:type="pct"/>
            <w:vAlign w:val="bottom"/>
          </w:tcPr>
          <w:p w14:paraId="7C155AEB" w14:textId="217F5AC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0</w:t>
            </w:r>
          </w:p>
        </w:tc>
      </w:tr>
      <w:tr w:rsidR="00E963AF" w:rsidRPr="00DB2FA3" w14:paraId="2F2421AD" w14:textId="77777777" w:rsidTr="00F47B45">
        <w:trPr>
          <w:jc w:val="center"/>
        </w:trPr>
        <w:tc>
          <w:tcPr>
            <w:tcW w:w="1250" w:type="pct"/>
            <w:vAlign w:val="center"/>
          </w:tcPr>
          <w:p w14:paraId="036463C4" w14:textId="514BFFA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PL</w:t>
            </w:r>
          </w:p>
        </w:tc>
        <w:tc>
          <w:tcPr>
            <w:tcW w:w="1250" w:type="pct"/>
            <w:vAlign w:val="center"/>
          </w:tcPr>
          <w:p w14:paraId="3D540BC7" w14:textId="6B9B028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9c_l</w:t>
            </w:r>
          </w:p>
        </w:tc>
        <w:tc>
          <w:tcPr>
            <w:tcW w:w="1250" w:type="pct"/>
            <w:vAlign w:val="bottom"/>
          </w:tcPr>
          <w:p w14:paraId="5C54A643" w14:textId="03C9DC6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54</w:t>
            </w:r>
          </w:p>
        </w:tc>
        <w:tc>
          <w:tcPr>
            <w:tcW w:w="1250" w:type="pct"/>
            <w:vAlign w:val="bottom"/>
          </w:tcPr>
          <w:p w14:paraId="367B316E" w14:textId="73A5EA2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0</w:t>
            </w:r>
          </w:p>
        </w:tc>
      </w:tr>
      <w:tr w:rsidR="00E963AF" w:rsidRPr="00DB2FA3" w14:paraId="5CEABBF2" w14:textId="77777777" w:rsidTr="00F47B45">
        <w:trPr>
          <w:jc w:val="center"/>
        </w:trPr>
        <w:tc>
          <w:tcPr>
            <w:tcW w:w="1250" w:type="pct"/>
            <w:vAlign w:val="center"/>
          </w:tcPr>
          <w:p w14:paraId="08B8047A" w14:textId="4C7289A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PL</w:t>
            </w:r>
          </w:p>
        </w:tc>
        <w:tc>
          <w:tcPr>
            <w:tcW w:w="1250" w:type="pct"/>
            <w:vAlign w:val="center"/>
          </w:tcPr>
          <w:p w14:paraId="16905E91" w14:textId="6118B29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9c_r</w:t>
            </w:r>
          </w:p>
        </w:tc>
        <w:tc>
          <w:tcPr>
            <w:tcW w:w="1250" w:type="pct"/>
            <w:vAlign w:val="bottom"/>
          </w:tcPr>
          <w:p w14:paraId="3B889487" w14:textId="7219120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42</w:t>
            </w:r>
          </w:p>
        </w:tc>
        <w:tc>
          <w:tcPr>
            <w:tcW w:w="1250" w:type="pct"/>
            <w:vAlign w:val="bottom"/>
          </w:tcPr>
          <w:p w14:paraId="01B6CD33" w14:textId="6A4BD750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3</w:t>
            </w:r>
          </w:p>
        </w:tc>
      </w:tr>
      <w:tr w:rsidR="00E963AF" w:rsidRPr="00DB2FA3" w14:paraId="43329C39" w14:textId="77777777" w:rsidTr="00F47B45">
        <w:trPr>
          <w:jc w:val="center"/>
        </w:trPr>
        <w:tc>
          <w:tcPr>
            <w:tcW w:w="1250" w:type="pct"/>
            <w:vAlign w:val="center"/>
          </w:tcPr>
          <w:p w14:paraId="0FF53F64" w14:textId="03A6C9E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PL</w:t>
            </w:r>
          </w:p>
        </w:tc>
        <w:tc>
          <w:tcPr>
            <w:tcW w:w="1250" w:type="pct"/>
            <w:vAlign w:val="center"/>
          </w:tcPr>
          <w:p w14:paraId="4E8D87F0" w14:textId="309C2B8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9rv_r</w:t>
            </w:r>
          </w:p>
        </w:tc>
        <w:tc>
          <w:tcPr>
            <w:tcW w:w="1250" w:type="pct"/>
            <w:vAlign w:val="bottom"/>
          </w:tcPr>
          <w:p w14:paraId="26A4ED43" w14:textId="46D5F36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29</w:t>
            </w:r>
          </w:p>
        </w:tc>
        <w:tc>
          <w:tcPr>
            <w:tcW w:w="1250" w:type="pct"/>
            <w:vAlign w:val="bottom"/>
          </w:tcPr>
          <w:p w14:paraId="202EEC79" w14:textId="756359B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7</w:t>
            </w:r>
          </w:p>
        </w:tc>
      </w:tr>
      <w:tr w:rsidR="00E963AF" w:rsidRPr="00DB2FA3" w14:paraId="10448255" w14:textId="77777777" w:rsidTr="00F47B45">
        <w:trPr>
          <w:jc w:val="center"/>
        </w:trPr>
        <w:tc>
          <w:tcPr>
            <w:tcW w:w="1250" w:type="pct"/>
            <w:vAlign w:val="center"/>
          </w:tcPr>
          <w:p w14:paraId="22544049" w14:textId="5E7B230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250" w:type="pct"/>
            <w:vAlign w:val="center"/>
          </w:tcPr>
          <w:p w14:paraId="1532E7F8" w14:textId="34FBE7D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5m_l</w:t>
            </w:r>
          </w:p>
        </w:tc>
        <w:tc>
          <w:tcPr>
            <w:tcW w:w="1250" w:type="pct"/>
            <w:vAlign w:val="bottom"/>
          </w:tcPr>
          <w:p w14:paraId="5CF9D874" w14:textId="18E8AF1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21</w:t>
            </w:r>
          </w:p>
        </w:tc>
        <w:tc>
          <w:tcPr>
            <w:tcW w:w="1250" w:type="pct"/>
            <w:vAlign w:val="bottom"/>
          </w:tcPr>
          <w:p w14:paraId="77F1BF4A" w14:textId="3619A02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9</w:t>
            </w:r>
          </w:p>
        </w:tc>
      </w:tr>
      <w:tr w:rsidR="00E963AF" w:rsidRPr="00DB2FA3" w14:paraId="0673A84B" w14:textId="77777777" w:rsidTr="00F47B45">
        <w:trPr>
          <w:jc w:val="center"/>
        </w:trPr>
        <w:tc>
          <w:tcPr>
            <w:tcW w:w="1250" w:type="pct"/>
            <w:vAlign w:val="center"/>
          </w:tcPr>
          <w:p w14:paraId="106905FE" w14:textId="67D6767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250" w:type="pct"/>
            <w:vAlign w:val="center"/>
          </w:tcPr>
          <w:p w14:paraId="2817AE3A" w14:textId="298C69B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5m_r</w:t>
            </w:r>
          </w:p>
        </w:tc>
        <w:tc>
          <w:tcPr>
            <w:tcW w:w="1250" w:type="pct"/>
            <w:vAlign w:val="bottom"/>
          </w:tcPr>
          <w:p w14:paraId="2F83AF74" w14:textId="3191969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93</w:t>
            </w:r>
          </w:p>
        </w:tc>
        <w:tc>
          <w:tcPr>
            <w:tcW w:w="1250" w:type="pct"/>
            <w:vAlign w:val="bottom"/>
          </w:tcPr>
          <w:p w14:paraId="69EEBA72" w14:textId="2E02C20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</w:t>
            </w:r>
          </w:p>
        </w:tc>
      </w:tr>
      <w:tr w:rsidR="00E963AF" w:rsidRPr="00DB2FA3" w14:paraId="161F8811" w14:textId="77777777" w:rsidTr="00F47B45">
        <w:trPr>
          <w:jc w:val="center"/>
        </w:trPr>
        <w:tc>
          <w:tcPr>
            <w:tcW w:w="1250" w:type="pct"/>
            <w:vAlign w:val="center"/>
          </w:tcPr>
          <w:p w14:paraId="4EBE86F2" w14:textId="4C924E1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250" w:type="pct"/>
            <w:vAlign w:val="center"/>
          </w:tcPr>
          <w:p w14:paraId="7E4BC382" w14:textId="23CA762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1_r</w:t>
            </w:r>
          </w:p>
        </w:tc>
        <w:tc>
          <w:tcPr>
            <w:tcW w:w="1250" w:type="pct"/>
            <w:vAlign w:val="bottom"/>
          </w:tcPr>
          <w:p w14:paraId="3B984B03" w14:textId="394AF02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36</w:t>
            </w:r>
          </w:p>
        </w:tc>
        <w:tc>
          <w:tcPr>
            <w:tcW w:w="1250" w:type="pct"/>
            <w:vAlign w:val="bottom"/>
          </w:tcPr>
          <w:p w14:paraId="5C82846F" w14:textId="3D3F986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</w:t>
            </w:r>
          </w:p>
        </w:tc>
      </w:tr>
      <w:tr w:rsidR="00E963AF" w:rsidRPr="00DB2FA3" w14:paraId="7CB48D9E" w14:textId="77777777" w:rsidTr="00F47B45">
        <w:trPr>
          <w:jc w:val="center"/>
        </w:trPr>
        <w:tc>
          <w:tcPr>
            <w:tcW w:w="1250" w:type="pct"/>
            <w:vAlign w:val="center"/>
          </w:tcPr>
          <w:p w14:paraId="556692F9" w14:textId="35D62A8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NS</w:t>
            </w:r>
          </w:p>
        </w:tc>
        <w:tc>
          <w:tcPr>
            <w:tcW w:w="1250" w:type="pct"/>
            <w:vAlign w:val="center"/>
          </w:tcPr>
          <w:p w14:paraId="5B212D1A" w14:textId="742B284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Ia_l</w:t>
            </w:r>
            <w:proofErr w:type="spellEnd"/>
          </w:p>
        </w:tc>
        <w:tc>
          <w:tcPr>
            <w:tcW w:w="1250" w:type="pct"/>
            <w:vAlign w:val="bottom"/>
          </w:tcPr>
          <w:p w14:paraId="22CC25B3" w14:textId="0AEBE51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16</w:t>
            </w:r>
          </w:p>
        </w:tc>
        <w:tc>
          <w:tcPr>
            <w:tcW w:w="1250" w:type="pct"/>
            <w:vAlign w:val="bottom"/>
          </w:tcPr>
          <w:p w14:paraId="0CCF030C" w14:textId="049BBAC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0</w:t>
            </w:r>
          </w:p>
        </w:tc>
      </w:tr>
      <w:tr w:rsidR="00E963AF" w:rsidRPr="00DB2FA3" w14:paraId="5CDA2783" w14:textId="77777777" w:rsidTr="00F47B45">
        <w:trPr>
          <w:jc w:val="center"/>
        </w:trPr>
        <w:tc>
          <w:tcPr>
            <w:tcW w:w="1250" w:type="pct"/>
            <w:vAlign w:val="center"/>
          </w:tcPr>
          <w:p w14:paraId="4ED0186C" w14:textId="496FF970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NS</w:t>
            </w:r>
          </w:p>
        </w:tc>
        <w:tc>
          <w:tcPr>
            <w:tcW w:w="1250" w:type="pct"/>
            <w:vAlign w:val="center"/>
          </w:tcPr>
          <w:p w14:paraId="2045B4B6" w14:textId="67C127E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Ia_r</w:t>
            </w:r>
            <w:proofErr w:type="spellEnd"/>
          </w:p>
        </w:tc>
        <w:tc>
          <w:tcPr>
            <w:tcW w:w="1250" w:type="pct"/>
            <w:vAlign w:val="bottom"/>
          </w:tcPr>
          <w:p w14:paraId="2D327CEA" w14:textId="16C0131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68</w:t>
            </w:r>
          </w:p>
        </w:tc>
        <w:tc>
          <w:tcPr>
            <w:tcW w:w="1250" w:type="pct"/>
            <w:vAlign w:val="bottom"/>
          </w:tcPr>
          <w:p w14:paraId="04EEEBD6" w14:textId="61C446E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</w:t>
            </w:r>
          </w:p>
        </w:tc>
      </w:tr>
      <w:tr w:rsidR="00E963AF" w:rsidRPr="00DB2FA3" w14:paraId="13371883" w14:textId="77777777" w:rsidTr="00F47B45">
        <w:trPr>
          <w:jc w:val="center"/>
        </w:trPr>
        <w:tc>
          <w:tcPr>
            <w:tcW w:w="1250" w:type="pct"/>
            <w:vAlign w:val="center"/>
          </w:tcPr>
          <w:p w14:paraId="5BBA8808" w14:textId="0D6812B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1E01799E" w14:textId="6CA31D7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4rv_l</w:t>
            </w:r>
          </w:p>
        </w:tc>
        <w:tc>
          <w:tcPr>
            <w:tcW w:w="1250" w:type="pct"/>
            <w:vAlign w:val="bottom"/>
          </w:tcPr>
          <w:p w14:paraId="39A36CA7" w14:textId="61A96FF6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.32</w:t>
            </w:r>
          </w:p>
        </w:tc>
        <w:tc>
          <w:tcPr>
            <w:tcW w:w="1250" w:type="pct"/>
            <w:vAlign w:val="bottom"/>
          </w:tcPr>
          <w:p w14:paraId="4D8C1CBB" w14:textId="0BF2B2A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8</w:t>
            </w:r>
          </w:p>
        </w:tc>
      </w:tr>
      <w:tr w:rsidR="00E963AF" w:rsidRPr="00DB2FA3" w14:paraId="43F67C9F" w14:textId="77777777" w:rsidTr="00F47B45">
        <w:trPr>
          <w:jc w:val="center"/>
        </w:trPr>
        <w:tc>
          <w:tcPr>
            <w:tcW w:w="1250" w:type="pct"/>
            <w:vAlign w:val="center"/>
          </w:tcPr>
          <w:p w14:paraId="713A4ABF" w14:textId="6173E5B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645268F0" w14:textId="36403AA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4rv_r</w:t>
            </w:r>
          </w:p>
        </w:tc>
        <w:tc>
          <w:tcPr>
            <w:tcW w:w="1250" w:type="pct"/>
            <w:vAlign w:val="bottom"/>
          </w:tcPr>
          <w:p w14:paraId="48909A3A" w14:textId="3C390DF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96</w:t>
            </w:r>
          </w:p>
        </w:tc>
        <w:tc>
          <w:tcPr>
            <w:tcW w:w="1250" w:type="pct"/>
            <w:vAlign w:val="bottom"/>
          </w:tcPr>
          <w:p w14:paraId="6E797125" w14:textId="3BECBAD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7</w:t>
            </w:r>
          </w:p>
        </w:tc>
      </w:tr>
      <w:tr w:rsidR="00E963AF" w:rsidRPr="00DB2FA3" w14:paraId="6CC2493D" w14:textId="77777777" w:rsidTr="00F47B45">
        <w:trPr>
          <w:jc w:val="center"/>
        </w:trPr>
        <w:tc>
          <w:tcPr>
            <w:tcW w:w="1250" w:type="pct"/>
            <w:vAlign w:val="center"/>
          </w:tcPr>
          <w:p w14:paraId="42636430" w14:textId="254E45C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7A075CE0" w14:textId="46D6F1B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p_l</w:t>
            </w:r>
          </w:p>
        </w:tc>
        <w:tc>
          <w:tcPr>
            <w:tcW w:w="1250" w:type="pct"/>
            <w:vAlign w:val="bottom"/>
          </w:tcPr>
          <w:p w14:paraId="0782FC9B" w14:textId="73D91E7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84</w:t>
            </w:r>
          </w:p>
        </w:tc>
        <w:tc>
          <w:tcPr>
            <w:tcW w:w="1250" w:type="pct"/>
            <w:vAlign w:val="bottom"/>
          </w:tcPr>
          <w:p w14:paraId="47218A45" w14:textId="7D73216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3</w:t>
            </w:r>
          </w:p>
        </w:tc>
      </w:tr>
      <w:tr w:rsidR="00E963AF" w:rsidRPr="00DB2FA3" w14:paraId="289C6CD9" w14:textId="77777777" w:rsidTr="00F47B45">
        <w:trPr>
          <w:jc w:val="center"/>
        </w:trPr>
        <w:tc>
          <w:tcPr>
            <w:tcW w:w="1250" w:type="pct"/>
            <w:vAlign w:val="center"/>
          </w:tcPr>
          <w:p w14:paraId="03399137" w14:textId="5D024EB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52848FEB" w14:textId="3C92525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p_r</w:t>
            </w:r>
          </w:p>
        </w:tc>
        <w:tc>
          <w:tcPr>
            <w:tcW w:w="1250" w:type="pct"/>
            <w:vAlign w:val="bottom"/>
          </w:tcPr>
          <w:p w14:paraId="42921944" w14:textId="6B72600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13</w:t>
            </w:r>
          </w:p>
        </w:tc>
        <w:tc>
          <w:tcPr>
            <w:tcW w:w="1250" w:type="pct"/>
            <w:vAlign w:val="bottom"/>
          </w:tcPr>
          <w:p w14:paraId="79E02FF3" w14:textId="340D912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1</w:t>
            </w:r>
          </w:p>
        </w:tc>
      </w:tr>
      <w:tr w:rsidR="00E963AF" w:rsidRPr="00DB2FA3" w14:paraId="0A5DD9F4" w14:textId="77777777" w:rsidTr="00F47B45">
        <w:trPr>
          <w:jc w:val="center"/>
        </w:trPr>
        <w:tc>
          <w:tcPr>
            <w:tcW w:w="1250" w:type="pct"/>
            <w:vAlign w:val="center"/>
          </w:tcPr>
          <w:p w14:paraId="260EED98" w14:textId="660C927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25BDA3E2" w14:textId="0B5AF04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c_l</w:t>
            </w:r>
          </w:p>
        </w:tc>
        <w:tc>
          <w:tcPr>
            <w:tcW w:w="1250" w:type="pct"/>
            <w:vAlign w:val="bottom"/>
          </w:tcPr>
          <w:p w14:paraId="7744C966" w14:textId="1DDA80D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77</w:t>
            </w:r>
          </w:p>
        </w:tc>
        <w:tc>
          <w:tcPr>
            <w:tcW w:w="1250" w:type="pct"/>
            <w:vAlign w:val="bottom"/>
          </w:tcPr>
          <w:p w14:paraId="24EF4604" w14:textId="75C49B0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9</w:t>
            </w:r>
          </w:p>
        </w:tc>
      </w:tr>
      <w:tr w:rsidR="00E963AF" w:rsidRPr="00DB2FA3" w14:paraId="2810696F" w14:textId="77777777" w:rsidTr="00F47B45">
        <w:trPr>
          <w:jc w:val="center"/>
        </w:trPr>
        <w:tc>
          <w:tcPr>
            <w:tcW w:w="1250" w:type="pct"/>
            <w:vAlign w:val="center"/>
          </w:tcPr>
          <w:p w14:paraId="1FDF467A" w14:textId="451DFF7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539F8631" w14:textId="2ADF156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c_r</w:t>
            </w:r>
          </w:p>
        </w:tc>
        <w:tc>
          <w:tcPr>
            <w:tcW w:w="1250" w:type="pct"/>
            <w:vAlign w:val="bottom"/>
          </w:tcPr>
          <w:p w14:paraId="29EBF7C5" w14:textId="628DE75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82</w:t>
            </w:r>
          </w:p>
        </w:tc>
        <w:tc>
          <w:tcPr>
            <w:tcW w:w="1250" w:type="pct"/>
            <w:vAlign w:val="bottom"/>
          </w:tcPr>
          <w:p w14:paraId="5C8CFE9B" w14:textId="35789FF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9</w:t>
            </w:r>
          </w:p>
        </w:tc>
      </w:tr>
      <w:tr w:rsidR="00E963AF" w:rsidRPr="00DB2FA3" w14:paraId="10F1D578" w14:textId="77777777" w:rsidTr="00F47B45">
        <w:trPr>
          <w:jc w:val="center"/>
        </w:trPr>
        <w:tc>
          <w:tcPr>
            <w:tcW w:w="1250" w:type="pct"/>
            <w:vAlign w:val="center"/>
          </w:tcPr>
          <w:p w14:paraId="3DAFC468" w14:textId="0E0BC85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250" w:type="pct"/>
            <w:vAlign w:val="center"/>
          </w:tcPr>
          <w:p w14:paraId="1B0E97B6" w14:textId="751280E8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sg_r</w:t>
            </w:r>
          </w:p>
        </w:tc>
        <w:tc>
          <w:tcPr>
            <w:tcW w:w="1250" w:type="pct"/>
            <w:vAlign w:val="bottom"/>
          </w:tcPr>
          <w:p w14:paraId="19DED100" w14:textId="78F1AF2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38</w:t>
            </w:r>
          </w:p>
        </w:tc>
        <w:tc>
          <w:tcPr>
            <w:tcW w:w="1250" w:type="pct"/>
            <w:vAlign w:val="bottom"/>
          </w:tcPr>
          <w:p w14:paraId="1404A31A" w14:textId="25AF455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6</w:t>
            </w:r>
          </w:p>
        </w:tc>
      </w:tr>
      <w:tr w:rsidR="00E963AF" w:rsidRPr="00DB2FA3" w14:paraId="75FE8197" w14:textId="77777777" w:rsidTr="00F47B45">
        <w:trPr>
          <w:jc w:val="center"/>
        </w:trPr>
        <w:tc>
          <w:tcPr>
            <w:tcW w:w="1250" w:type="pct"/>
            <w:vAlign w:val="center"/>
          </w:tcPr>
          <w:p w14:paraId="47A0A514" w14:textId="48D2E561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250" w:type="pct"/>
            <w:vAlign w:val="center"/>
          </w:tcPr>
          <w:p w14:paraId="78E9DA36" w14:textId="5DB6977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Ca_l</w:t>
            </w:r>
            <w:proofErr w:type="spellEnd"/>
          </w:p>
        </w:tc>
        <w:tc>
          <w:tcPr>
            <w:tcW w:w="1250" w:type="pct"/>
            <w:vAlign w:val="bottom"/>
          </w:tcPr>
          <w:p w14:paraId="3E6543AD" w14:textId="6AD9593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65</w:t>
            </w:r>
          </w:p>
        </w:tc>
        <w:tc>
          <w:tcPr>
            <w:tcW w:w="1250" w:type="pct"/>
            <w:vAlign w:val="bottom"/>
          </w:tcPr>
          <w:p w14:paraId="4DE219A4" w14:textId="76CE31A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5</w:t>
            </w:r>
          </w:p>
        </w:tc>
      </w:tr>
      <w:tr w:rsidR="00E963AF" w:rsidRPr="00DB2FA3" w14:paraId="3DF84A5D" w14:textId="77777777" w:rsidTr="00F47B45">
        <w:trPr>
          <w:jc w:val="center"/>
        </w:trPr>
        <w:tc>
          <w:tcPr>
            <w:tcW w:w="1250" w:type="pct"/>
            <w:vAlign w:val="center"/>
          </w:tcPr>
          <w:p w14:paraId="08C0652B" w14:textId="2EBD1AB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250" w:type="pct"/>
            <w:vAlign w:val="center"/>
          </w:tcPr>
          <w:p w14:paraId="57F5CD54" w14:textId="27B65E2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Ca_r</w:t>
            </w:r>
            <w:proofErr w:type="spellEnd"/>
          </w:p>
        </w:tc>
        <w:tc>
          <w:tcPr>
            <w:tcW w:w="1250" w:type="pct"/>
            <w:vAlign w:val="bottom"/>
          </w:tcPr>
          <w:p w14:paraId="0BD2FDE3" w14:textId="2F414C8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38</w:t>
            </w:r>
          </w:p>
        </w:tc>
        <w:tc>
          <w:tcPr>
            <w:tcW w:w="1250" w:type="pct"/>
            <w:vAlign w:val="bottom"/>
          </w:tcPr>
          <w:p w14:paraId="3862B64C" w14:textId="54AA34CA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4</w:t>
            </w:r>
          </w:p>
        </w:tc>
      </w:tr>
      <w:tr w:rsidR="00E963AF" w:rsidRPr="00DB2FA3" w14:paraId="0EF19377" w14:textId="77777777" w:rsidTr="00F47B45">
        <w:trPr>
          <w:jc w:val="center"/>
        </w:trPr>
        <w:tc>
          <w:tcPr>
            <w:tcW w:w="1250" w:type="pct"/>
            <w:vAlign w:val="center"/>
          </w:tcPr>
          <w:p w14:paraId="1C6EF219" w14:textId="4E15B6B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250" w:type="pct"/>
            <w:vAlign w:val="center"/>
          </w:tcPr>
          <w:p w14:paraId="674A6EB0" w14:textId="3210687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mPu_l</w:t>
            </w:r>
            <w:proofErr w:type="spellEnd"/>
          </w:p>
        </w:tc>
        <w:tc>
          <w:tcPr>
            <w:tcW w:w="1250" w:type="pct"/>
            <w:vAlign w:val="bottom"/>
          </w:tcPr>
          <w:p w14:paraId="2D854C53" w14:textId="7722C3D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.01</w:t>
            </w:r>
          </w:p>
        </w:tc>
        <w:tc>
          <w:tcPr>
            <w:tcW w:w="1250" w:type="pct"/>
            <w:vAlign w:val="bottom"/>
          </w:tcPr>
          <w:p w14:paraId="6DCDE5B0" w14:textId="0F24FFA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0</w:t>
            </w:r>
          </w:p>
        </w:tc>
      </w:tr>
      <w:tr w:rsidR="00E963AF" w:rsidRPr="00DB2FA3" w14:paraId="775B3F6F" w14:textId="77777777" w:rsidTr="00F47B45">
        <w:trPr>
          <w:jc w:val="center"/>
        </w:trPr>
        <w:tc>
          <w:tcPr>
            <w:tcW w:w="1250" w:type="pct"/>
            <w:vAlign w:val="center"/>
          </w:tcPr>
          <w:p w14:paraId="420FA87E" w14:textId="78EB24CB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250" w:type="pct"/>
            <w:vAlign w:val="center"/>
          </w:tcPr>
          <w:p w14:paraId="6DBFBB5E" w14:textId="6FEF7814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mPu_r</w:t>
            </w:r>
            <w:proofErr w:type="spellEnd"/>
          </w:p>
        </w:tc>
        <w:tc>
          <w:tcPr>
            <w:tcW w:w="1250" w:type="pct"/>
            <w:vAlign w:val="bottom"/>
          </w:tcPr>
          <w:p w14:paraId="6F83FDEE" w14:textId="0BC10527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59</w:t>
            </w:r>
          </w:p>
        </w:tc>
        <w:tc>
          <w:tcPr>
            <w:tcW w:w="1250" w:type="pct"/>
            <w:vAlign w:val="bottom"/>
          </w:tcPr>
          <w:p w14:paraId="35B18C2C" w14:textId="04C7BAF8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</w:t>
            </w:r>
          </w:p>
        </w:tc>
      </w:tr>
      <w:tr w:rsidR="00E963AF" w:rsidRPr="00DB2FA3" w14:paraId="00010943" w14:textId="77777777" w:rsidTr="00F47B45">
        <w:trPr>
          <w:jc w:val="center"/>
        </w:trPr>
        <w:tc>
          <w:tcPr>
            <w:tcW w:w="1250" w:type="pct"/>
            <w:vAlign w:val="center"/>
          </w:tcPr>
          <w:p w14:paraId="6F9703AF" w14:textId="5C1D3DA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250" w:type="pct"/>
            <w:vAlign w:val="center"/>
          </w:tcPr>
          <w:p w14:paraId="0F753189" w14:textId="68D26AC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mPFtha_l</w:t>
            </w:r>
            <w:proofErr w:type="spellEnd"/>
          </w:p>
        </w:tc>
        <w:tc>
          <w:tcPr>
            <w:tcW w:w="1250" w:type="pct"/>
            <w:vAlign w:val="bottom"/>
          </w:tcPr>
          <w:p w14:paraId="1DFA20F9" w14:textId="06EF530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48</w:t>
            </w:r>
          </w:p>
        </w:tc>
        <w:tc>
          <w:tcPr>
            <w:tcW w:w="1250" w:type="pct"/>
            <w:vAlign w:val="bottom"/>
          </w:tcPr>
          <w:p w14:paraId="1FCFBFE2" w14:textId="38F9E985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</w:t>
            </w:r>
          </w:p>
        </w:tc>
      </w:tr>
      <w:tr w:rsidR="00E963AF" w:rsidRPr="00DB2FA3" w14:paraId="080C4AD8" w14:textId="77777777" w:rsidTr="00F47B45">
        <w:trPr>
          <w:jc w:val="center"/>
        </w:trPr>
        <w:tc>
          <w:tcPr>
            <w:tcW w:w="1250" w:type="pct"/>
            <w:vAlign w:val="center"/>
          </w:tcPr>
          <w:p w14:paraId="4D7C02E7" w14:textId="67FF682B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250" w:type="pct"/>
            <w:vAlign w:val="center"/>
          </w:tcPr>
          <w:p w14:paraId="29882851" w14:textId="4C4C1868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mPFtha_r</w:t>
            </w:r>
            <w:proofErr w:type="spellEnd"/>
          </w:p>
        </w:tc>
        <w:tc>
          <w:tcPr>
            <w:tcW w:w="1250" w:type="pct"/>
            <w:vAlign w:val="bottom"/>
          </w:tcPr>
          <w:p w14:paraId="677F8171" w14:textId="2652082B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24</w:t>
            </w:r>
          </w:p>
        </w:tc>
        <w:tc>
          <w:tcPr>
            <w:tcW w:w="1250" w:type="pct"/>
            <w:vAlign w:val="bottom"/>
          </w:tcPr>
          <w:p w14:paraId="2195B9F9" w14:textId="291F3F4F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9</w:t>
            </w:r>
          </w:p>
        </w:tc>
      </w:tr>
      <w:tr w:rsidR="00E963AF" w:rsidRPr="00DB2FA3" w14:paraId="53D12C80" w14:textId="77777777" w:rsidTr="00F47B45">
        <w:trPr>
          <w:jc w:val="center"/>
        </w:trPr>
        <w:tc>
          <w:tcPr>
            <w:tcW w:w="1250" w:type="pct"/>
            <w:vAlign w:val="center"/>
          </w:tcPr>
          <w:p w14:paraId="46838F65" w14:textId="757C3262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250" w:type="pct"/>
            <w:vAlign w:val="center"/>
          </w:tcPr>
          <w:p w14:paraId="4020F0BB" w14:textId="38A5E11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rTtha_r</w:t>
            </w:r>
            <w:proofErr w:type="spellEnd"/>
          </w:p>
        </w:tc>
        <w:tc>
          <w:tcPr>
            <w:tcW w:w="1250" w:type="pct"/>
            <w:vAlign w:val="bottom"/>
          </w:tcPr>
          <w:p w14:paraId="4AC00402" w14:textId="3410296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35</w:t>
            </w:r>
          </w:p>
        </w:tc>
        <w:tc>
          <w:tcPr>
            <w:tcW w:w="1250" w:type="pct"/>
            <w:vAlign w:val="bottom"/>
          </w:tcPr>
          <w:p w14:paraId="4366A4E8" w14:textId="1139C50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</w:t>
            </w:r>
          </w:p>
        </w:tc>
      </w:tr>
      <w:tr w:rsidR="00E963AF" w:rsidRPr="00DB2FA3" w14:paraId="0300D1B1" w14:textId="77777777" w:rsidTr="00F47B45">
        <w:trPr>
          <w:jc w:val="center"/>
        </w:trPr>
        <w:tc>
          <w:tcPr>
            <w:tcW w:w="1250" w:type="pct"/>
            <w:vAlign w:val="center"/>
          </w:tcPr>
          <w:p w14:paraId="4895C46A" w14:textId="0E0E9CA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250" w:type="pct"/>
            <w:vAlign w:val="center"/>
          </w:tcPr>
          <w:p w14:paraId="349CEF00" w14:textId="619D3AA3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cTtha_r</w:t>
            </w:r>
            <w:proofErr w:type="spellEnd"/>
          </w:p>
        </w:tc>
        <w:tc>
          <w:tcPr>
            <w:tcW w:w="1250" w:type="pct"/>
            <w:vAlign w:val="bottom"/>
          </w:tcPr>
          <w:p w14:paraId="03899A56" w14:textId="6B11D8D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27</w:t>
            </w:r>
          </w:p>
        </w:tc>
        <w:tc>
          <w:tcPr>
            <w:tcW w:w="1250" w:type="pct"/>
            <w:vAlign w:val="bottom"/>
          </w:tcPr>
          <w:p w14:paraId="50F285B8" w14:textId="03B222D9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9</w:t>
            </w:r>
          </w:p>
        </w:tc>
      </w:tr>
      <w:tr w:rsidR="00E963AF" w:rsidRPr="00DB2FA3" w14:paraId="641A35B2" w14:textId="77777777" w:rsidTr="00F47B45">
        <w:trPr>
          <w:jc w:val="center"/>
        </w:trPr>
        <w:tc>
          <w:tcPr>
            <w:tcW w:w="1250" w:type="pct"/>
            <w:vAlign w:val="center"/>
          </w:tcPr>
          <w:p w14:paraId="31751F16" w14:textId="7B0E7860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250" w:type="pct"/>
            <w:vAlign w:val="center"/>
          </w:tcPr>
          <w:p w14:paraId="75366528" w14:textId="752CE3EC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lPFtha_l</w:t>
            </w:r>
            <w:proofErr w:type="spellEnd"/>
          </w:p>
        </w:tc>
        <w:tc>
          <w:tcPr>
            <w:tcW w:w="1250" w:type="pct"/>
            <w:vAlign w:val="bottom"/>
          </w:tcPr>
          <w:p w14:paraId="42D3AB63" w14:textId="26B9A52D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.61</w:t>
            </w:r>
          </w:p>
        </w:tc>
        <w:tc>
          <w:tcPr>
            <w:tcW w:w="1250" w:type="pct"/>
            <w:vAlign w:val="bottom"/>
          </w:tcPr>
          <w:p w14:paraId="4D62D88B" w14:textId="2877632E" w:rsidR="00E963AF" w:rsidRPr="00DB2FA3" w:rsidRDefault="00E963AF" w:rsidP="00F47B45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9</w:t>
            </w:r>
          </w:p>
        </w:tc>
      </w:tr>
    </w:tbl>
    <w:p w14:paraId="3B3C98E6" w14:textId="77777777" w:rsidR="009F6120" w:rsidRDefault="009F6120" w:rsidP="009F6120">
      <w:pPr>
        <w:rPr>
          <w:sz w:val="28"/>
          <w:szCs w:val="24"/>
        </w:rPr>
      </w:pPr>
    </w:p>
    <w:p w14:paraId="37683BDC" w14:textId="57065A5C" w:rsidR="00C17217" w:rsidRPr="00CE18EA" w:rsidRDefault="00C17217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5516D498" w14:textId="4A92E844" w:rsidR="00122C2F" w:rsidRPr="00536B72" w:rsidRDefault="002E41B8" w:rsidP="00405D99">
      <w:pPr>
        <w:jc w:val="center"/>
        <w:rPr>
          <w:rFonts w:cs="Times New Roman"/>
          <w:sz w:val="22"/>
        </w:rPr>
      </w:pPr>
      <w:r w:rsidRPr="00536B72">
        <w:rPr>
          <w:rFonts w:cs="Times New Roman"/>
          <w:b/>
          <w:bCs/>
          <w:sz w:val="22"/>
        </w:rPr>
        <w:lastRenderedPageBreak/>
        <w:t xml:space="preserve">Table </w:t>
      </w:r>
      <w:r w:rsidR="00281938" w:rsidRPr="00536B72">
        <w:rPr>
          <w:rFonts w:cs="Times New Roman"/>
          <w:b/>
          <w:bCs/>
          <w:sz w:val="22"/>
        </w:rPr>
        <w:t>S</w:t>
      </w:r>
      <w:r w:rsidR="00E44FFD">
        <w:rPr>
          <w:rFonts w:cs="Times New Roman" w:hint="eastAsia"/>
          <w:b/>
          <w:bCs/>
          <w:sz w:val="22"/>
        </w:rPr>
        <w:t>4</w:t>
      </w:r>
      <w:r w:rsidRPr="00536B72">
        <w:rPr>
          <w:rFonts w:cs="Times New Roman"/>
          <w:b/>
          <w:bCs/>
          <w:sz w:val="22"/>
        </w:rPr>
        <w:t xml:space="preserve">. </w:t>
      </w:r>
      <w:r w:rsidRPr="00536B72">
        <w:rPr>
          <w:rFonts w:cs="Times New Roman"/>
          <w:sz w:val="22"/>
        </w:rPr>
        <w:t>Complete list of studies on air pollution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1923"/>
        <w:gridCol w:w="1383"/>
        <w:gridCol w:w="815"/>
        <w:gridCol w:w="1951"/>
        <w:gridCol w:w="1383"/>
      </w:tblGrid>
      <w:tr w:rsidR="00B01776" w:rsidRPr="00536B72" w14:paraId="13F8A848" w14:textId="77777777" w:rsidTr="00EA7A2B">
        <w:tc>
          <w:tcPr>
            <w:tcW w:w="851" w:type="dxa"/>
            <w:tcBorders>
              <w:right w:val="nil"/>
            </w:tcBorders>
            <w:shd w:val="clear" w:color="auto" w:fill="D9E2F3" w:themeFill="accent1" w:themeFillTint="33"/>
          </w:tcPr>
          <w:p w14:paraId="5D47740E" w14:textId="357F90D9" w:rsidR="00BD5D66" w:rsidRPr="00536B72" w:rsidRDefault="00BD5D66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23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193C2A42" w14:textId="79E49784" w:rsidR="00BD5D66" w:rsidRPr="00536B72" w:rsidRDefault="00BD5D66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342DF268" w14:textId="5195961E" w:rsidR="00BD5D66" w:rsidRPr="00536B72" w:rsidRDefault="00BD5D66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61B93DBF" w14:textId="72ACDDC7" w:rsidR="00BD5D66" w:rsidRPr="00536B72" w:rsidRDefault="00BD5D66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51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1A82AA8C" w14:textId="6CC5162C" w:rsidR="00BD5D66" w:rsidRPr="00536B72" w:rsidRDefault="00BD5D66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</w:tcBorders>
            <w:shd w:val="clear" w:color="auto" w:fill="D9E2F3" w:themeFill="accent1" w:themeFillTint="33"/>
          </w:tcPr>
          <w:p w14:paraId="21D56E64" w14:textId="5FF091FD" w:rsidR="00BD5D66" w:rsidRPr="00536B72" w:rsidRDefault="00BD5D66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</w:tr>
      <w:tr w:rsidR="00E02D75" w:rsidRPr="00536B72" w14:paraId="4348AFD5" w14:textId="77777777" w:rsidTr="00C211B7">
        <w:tc>
          <w:tcPr>
            <w:tcW w:w="851" w:type="dxa"/>
            <w:tcBorders>
              <w:right w:val="nil"/>
            </w:tcBorders>
          </w:tcPr>
          <w:p w14:paraId="17D872D5" w14:textId="3D02FEF5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65BA10CC" w14:textId="595018B6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Beckwith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E233D86" w14:textId="1AB898DE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CZWNrd2l0aDwvQXV0aG9yPjxZZWFyPjIwMjA8L1llYXI+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CZWNrd2l0aDwvQXV0aG9yPjxZZWFyPjIwMjA8L1llYXI+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8FC083C" w14:textId="36FBD1AC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17D4B560" w14:textId="02CF036F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Gawryluk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63ED39A" w14:textId="746214C1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HYXdyeWx1azwvQXV0aG9yPjxZZWFyPjIwMjM8L1llYXI+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HYXdyeWx1azwvQXV0aG9yPjxZZWFyPjIwMjM8L1llYXI+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02D75" w:rsidRPr="00536B72" w14:paraId="52DD50A1" w14:textId="77777777" w:rsidTr="00C211B7">
        <w:tc>
          <w:tcPr>
            <w:tcW w:w="851" w:type="dxa"/>
            <w:tcBorders>
              <w:right w:val="nil"/>
            </w:tcBorders>
          </w:tcPr>
          <w:p w14:paraId="336C2202" w14:textId="75A79710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566165BD" w14:textId="070B9549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Iannilli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7188FAA5" w14:textId="2C3E933C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JYW5uaWxsaTwvQXV0aG9yPjxZZWFyPjIwMTY8L1llYXI+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JYW5uaWxsaTwvQXV0aG9yPjxZZWFyPjIwMTY8L1llYXI+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F0476DE" w14:textId="395B2A03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950DDEA" w14:textId="61876586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Lamoureux-Tremblay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0E5E4DDA" w14:textId="2DBC3AEA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YW1vdXJldXgtVHJlbWJsYXk8L0F1dGhvcj48WWVhcj4y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YW1vdXJldXgtVHJlbWJsYXk8L0F1dGhvcj48WWVhcj4y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02D75" w:rsidRPr="00536B72" w14:paraId="5A29F7D7" w14:textId="77777777" w:rsidTr="00C211B7">
        <w:tc>
          <w:tcPr>
            <w:tcW w:w="851" w:type="dxa"/>
            <w:tcBorders>
              <w:right w:val="nil"/>
            </w:tcBorders>
          </w:tcPr>
          <w:p w14:paraId="16F0471A" w14:textId="79678FD3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1AE466D9" w14:textId="5489515E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Lubczynska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 (childhood)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474A415D" w14:textId="647119E8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dWJjenluc2thPC9BdXRob3I+PFllYXI+MjAyMTwvWWVh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dWJjenluc2thPC9BdXRob3I+PFllYXI+MjAyMTwvWWVh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6BA5EE9" w14:textId="15059095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6D7C71E" w14:textId="313B0BBD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Lubczynska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 (pregnancy)</w:t>
            </w:r>
          </w:p>
        </w:tc>
        <w:tc>
          <w:tcPr>
            <w:tcW w:w="1383" w:type="dxa"/>
            <w:tcBorders>
              <w:left w:val="nil"/>
            </w:tcBorders>
          </w:tcPr>
          <w:p w14:paraId="0EFEA5C4" w14:textId="38E76823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dWJjenluc2thPC9BdXRob3I+PFllYXI+MjAyMTwvWWVh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dWJjenluc2thPC9BdXRob3I+PFllYXI+MjAyMTwvWWVh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02D75" w:rsidRPr="00536B72" w14:paraId="3260FF74" w14:textId="77777777" w:rsidTr="00C211B7">
        <w:tc>
          <w:tcPr>
            <w:tcW w:w="851" w:type="dxa"/>
            <w:tcBorders>
              <w:right w:val="nil"/>
            </w:tcBorders>
          </w:tcPr>
          <w:p w14:paraId="412B1E0C" w14:textId="11887295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2E2C93EB" w14:textId="5601F15D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Margolis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7F3364E0" w14:textId="058269D0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YXJnb2xpczwvQXV0aG9yPjxZZWFyPjIwMjE8L1llYXI+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YXJnb2xpczwvQXV0aG9yPjxZZWFyPjIwMjE8L1llYXI+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29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1B1E2A7" w14:textId="3AA0786C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051157B" w14:textId="44607C3D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Miller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1B1F06A" w14:textId="6B4EEFF9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aWxsZXI8L0F1dGhvcj48WWVhcj4yMDIyPC9ZZWFyPjxS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aWxsZXI8L0F1dGhvcj48WWVhcj4yMDIyPC9ZZWFyPjxS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02D75" w:rsidRPr="00536B72" w14:paraId="4A85A3C4" w14:textId="77777777" w:rsidTr="00C211B7">
        <w:tc>
          <w:tcPr>
            <w:tcW w:w="851" w:type="dxa"/>
            <w:tcBorders>
              <w:right w:val="nil"/>
            </w:tcBorders>
          </w:tcPr>
          <w:p w14:paraId="455C7D3D" w14:textId="4E59D29F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9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83D7803" w14:textId="009218A5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242021"/>
                <w:sz w:val="22"/>
              </w:rPr>
              <w:t>Pujol et al.(a)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3931BF51" w14:textId="17ABEF36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QdWpvbDwvQXV0aG9yPjxZZWFyPjIwMTY8L1llYXI+PFJl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QdWpvbDwvQXV0aG9yPjxZZWFyPjIwMTY8L1llYXI+PFJl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485510E" w14:textId="4606BDFD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9835CA1" w14:textId="0592E195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242021"/>
                <w:sz w:val="22"/>
              </w:rPr>
              <w:t>Pujol et al.(b)</w:t>
            </w:r>
          </w:p>
        </w:tc>
        <w:tc>
          <w:tcPr>
            <w:tcW w:w="1383" w:type="dxa"/>
            <w:tcBorders>
              <w:left w:val="nil"/>
            </w:tcBorders>
          </w:tcPr>
          <w:p w14:paraId="4F855E76" w14:textId="77C1A847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QdWpvbDwvQXV0aG9yPjxZZWFyPjIwMTY8L1llYXI+PFJl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QdWpvbDwvQXV0aG9yPjxZZWFyPjIwMTY8L1llYXI+PFJl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02D75" w:rsidRPr="00536B72" w14:paraId="4060BE8E" w14:textId="77777777" w:rsidTr="00C211B7">
        <w:tc>
          <w:tcPr>
            <w:tcW w:w="851" w:type="dxa"/>
            <w:tcBorders>
              <w:right w:val="nil"/>
            </w:tcBorders>
          </w:tcPr>
          <w:p w14:paraId="03E87A50" w14:textId="07FC1867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8A8F5F4" w14:textId="52D0A621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Takeuchi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54F04F88" w14:textId="0C372B76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UYWtldWNoaTwvQXV0aG9yPjxZZWFyPjIwMjE8L1llYXI+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YWtldWNoaTwvQXV0aG9yPjxZZWFyPjIwMjE8L1llYXI+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227EF99" w14:textId="53356492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711F763A" w14:textId="01D92ABE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Vu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F07915E" w14:textId="4A89EECF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Vu&lt;/Author&gt;&lt;Year&gt;2021&lt;/Year&gt;&lt;RecNum&gt;1554&lt;/RecNum&gt;&lt;DisplayText&gt;[33]&lt;/DisplayText&gt;&lt;record&gt;&lt;rec-number&gt;1554&lt;/rec-number&gt;&lt;foreign-keys&gt;&lt;key app="EN" db-id="wxaer95t9defarevezkxzpz4xxzv2vvftxtt" timestamp="1696748852"&gt;1554&lt;/key&gt;&lt;/foreign-keys&gt;&lt;ref-type name="Journal Article"&gt;17&lt;/ref-type&gt;&lt;contributors&gt;&lt;authors&gt;&lt;author&gt;Vu, H. T.&lt;/author&gt;&lt;author&gt;Pham, T. N.&lt;/author&gt;&lt;author&gt;Yokawa, T.&lt;/author&gt;&lt;author&gt;Nishijo, M.&lt;/author&gt;&lt;author&gt;The, T. P.&lt;/author&gt;&lt;author&gt;Do, Q.&lt;/author&gt;&lt;author&gt;Nishino, Y.&lt;/author&gt;&lt;author&gt;Nishijo, H.&lt;/author&gt;&lt;/authors&gt;&lt;/contributors&gt;&lt;auth-address&gt;Department of Public Health, Kanazawa Medical University, Uchinada 920-0293, Japan.&amp;#xD;Biomedical and Pharmaceutical Research Center, Vietnamese Military Medical University, Hanoi 10000, Vietnam.&amp;#xD;Kobe BMA Laboratory, BioView Inc., Kobe 650-0047, Japan.&amp;#xD;Faculty of Medicine, University of Toyama, Toyama 930-0194, Japan.&lt;/auth-address&gt;&lt;titles&gt;&lt;title&gt;Alterations in Regional Brain Regional Volume Associated with Dioxin Exposure in Men Living in the Most Dioxin-Contaminated Area in Vietnam: Magnetic Resonance Imaging (MRI) Analysis Using Voxel-Based Morphometry (VBM)&lt;/title&gt;&lt;secondary-title&gt;Toxics&lt;/secondary-title&gt;&lt;alt-title&gt;Toxics&lt;/alt-title&gt;&lt;/titles&gt;&lt;periodical&gt;&lt;full-title&gt;Toxics&lt;/full-title&gt;&lt;abbr-1&gt;Toxics&lt;/abbr-1&gt;&lt;/periodical&gt;&lt;alt-periodical&gt;&lt;full-title&gt;Toxics&lt;/full-title&gt;&lt;abbr-1&gt;Toxics&lt;/abbr-1&gt;&lt;/alt-periodical&gt;&lt;volume&gt;9&lt;/volume&gt;&lt;number&gt;12&lt;/number&gt;&lt;edition&gt;2021/12/24&lt;/edition&gt;&lt;keywords&gt;&lt;keyword&gt;Vietnam&lt;/keyword&gt;&lt;keyword&gt;adults&lt;/keyword&gt;&lt;keyword&gt;brain regional volume&lt;/keyword&gt;&lt;keyword&gt;dioxin&lt;/keyword&gt;&lt;keyword&gt;neuro imaging analysis&lt;/keyword&gt;&lt;/keywords&gt;&lt;dates&gt;&lt;year&gt;2021&lt;/year&gt;&lt;pub-dates&gt;&lt;date&gt;Dec 15&lt;/date&gt;&lt;/pub-dates&gt;&lt;/dates&gt;&lt;isbn&gt;2305-6304&lt;/isbn&gt;&lt;accession-num&gt;34941787&lt;/accession-num&gt;&lt;urls&gt;&lt;/urls&gt;&lt;custom2&gt;PMC8703540&lt;/custom2&gt;&lt;electronic-resource-num&gt;10.3390/toxics9120353&lt;/electronic-resource-num&gt;&lt;remote-database-provider&gt;NLM&lt;/remote-database-provider&gt;&lt;language&gt;eng&lt;/language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E02D75" w:rsidRPr="00536B72" w14:paraId="51437E73" w14:textId="77777777" w:rsidTr="00C211B7">
        <w:tc>
          <w:tcPr>
            <w:tcW w:w="851" w:type="dxa"/>
            <w:tcBorders>
              <w:right w:val="nil"/>
            </w:tcBorders>
          </w:tcPr>
          <w:p w14:paraId="5A7B2DA5" w14:textId="64B6E8CA" w:rsidR="00E02D75" w:rsidRPr="00536B72" w:rsidRDefault="00B25687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1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4292E789" w14:textId="1B5EB996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Water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18C94F62" w14:textId="3349FC64" w:rsidR="00E02D75" w:rsidRPr="00536B72" w:rsidRDefault="00E02D75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kZSBXYXRlcjwvQXV0aG9yPjxZZWFyPjIwMTg8L1llYXI+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kZSBXYXRlcjwvQXV0aG9yPjxZZWFyPjIwMTg8L1llYXI+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DF7298E" w14:textId="51434960" w:rsidR="00E02D75" w:rsidRPr="00536B72" w:rsidRDefault="004D1274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E022D51" w14:textId="3A9BA01F" w:rsidR="00E02D75" w:rsidRPr="00536B72" w:rsidRDefault="004D1274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noProof/>
                <w:sz w:val="22"/>
              </w:rPr>
              <w:t>Zhang</w:t>
            </w:r>
            <w:r w:rsidRPr="004D1274">
              <w:rPr>
                <w:rFonts w:cs="Times New Roman"/>
                <w:i/>
                <w:noProof/>
                <w:sz w:val="22"/>
              </w:rPr>
              <w:t xml:space="preserve">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0491324E" w14:textId="71AD3E5B" w:rsidR="00E02D75" w:rsidRPr="00536B72" w:rsidRDefault="004D1274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Q8L1llYXI+PFJl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Q8L1llYXI+PFJl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35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</w:tbl>
    <w:p w14:paraId="6883F3DA" w14:textId="77777777" w:rsidR="00536B72" w:rsidRDefault="00536B72" w:rsidP="006851F5">
      <w:pPr>
        <w:rPr>
          <w:rFonts w:cs="Times New Roman"/>
          <w:b/>
          <w:bCs/>
          <w:sz w:val="22"/>
        </w:rPr>
      </w:pPr>
    </w:p>
    <w:p w14:paraId="4D419189" w14:textId="77777777" w:rsidR="006851F5" w:rsidRDefault="006851F5" w:rsidP="006851F5">
      <w:pPr>
        <w:rPr>
          <w:rFonts w:cs="Times New Roman"/>
          <w:b/>
          <w:bCs/>
          <w:sz w:val="22"/>
        </w:rPr>
      </w:pPr>
    </w:p>
    <w:p w14:paraId="3ED49D90" w14:textId="77777777" w:rsidR="0059046F" w:rsidRDefault="0059046F" w:rsidP="0059046F">
      <w:pPr>
        <w:rPr>
          <w:rFonts w:cs="Times New Roman"/>
          <w:b/>
          <w:bCs/>
          <w:sz w:val="22"/>
        </w:rPr>
      </w:pPr>
    </w:p>
    <w:p w14:paraId="3D7E5433" w14:textId="1D6F1B8C" w:rsidR="00E753FC" w:rsidRPr="00536B72" w:rsidRDefault="00D148C1" w:rsidP="00536B72">
      <w:pPr>
        <w:jc w:val="center"/>
        <w:rPr>
          <w:rFonts w:cs="Times New Roman"/>
          <w:sz w:val="22"/>
        </w:rPr>
      </w:pPr>
      <w:r w:rsidRPr="00536B72">
        <w:rPr>
          <w:rFonts w:cs="Times New Roman" w:hint="eastAsia"/>
          <w:b/>
          <w:bCs/>
          <w:sz w:val="22"/>
        </w:rPr>
        <w:t>T</w:t>
      </w:r>
      <w:r w:rsidRPr="00536B72">
        <w:rPr>
          <w:rFonts w:cs="Times New Roman"/>
          <w:b/>
          <w:bCs/>
          <w:sz w:val="22"/>
        </w:rPr>
        <w:t xml:space="preserve">able </w:t>
      </w:r>
      <w:r w:rsidR="0066380C" w:rsidRPr="00536B72">
        <w:rPr>
          <w:rFonts w:cs="Times New Roman"/>
          <w:b/>
          <w:bCs/>
          <w:sz w:val="22"/>
        </w:rPr>
        <w:t>S</w:t>
      </w:r>
      <w:r w:rsidR="00E44FFD">
        <w:rPr>
          <w:rFonts w:cs="Times New Roman" w:hint="eastAsia"/>
          <w:b/>
          <w:bCs/>
          <w:sz w:val="22"/>
        </w:rPr>
        <w:t>5</w:t>
      </w:r>
      <w:r w:rsidRPr="00536B72">
        <w:rPr>
          <w:rFonts w:cs="Times New Roman"/>
          <w:b/>
          <w:bCs/>
          <w:sz w:val="22"/>
        </w:rPr>
        <w:t>.</w:t>
      </w:r>
      <w:r w:rsidR="00373930" w:rsidRPr="00536B72">
        <w:rPr>
          <w:rFonts w:cs="Times New Roman"/>
          <w:b/>
          <w:bCs/>
          <w:sz w:val="22"/>
        </w:rPr>
        <w:t xml:space="preserve"> </w:t>
      </w:r>
      <w:r w:rsidR="0055497B" w:rsidRPr="00536B72">
        <w:rPr>
          <w:rFonts w:cs="Times New Roman"/>
          <w:sz w:val="22"/>
        </w:rPr>
        <w:t>Complete list of studies on noise pollution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1923"/>
        <w:gridCol w:w="1383"/>
        <w:gridCol w:w="815"/>
        <w:gridCol w:w="1951"/>
        <w:gridCol w:w="1383"/>
      </w:tblGrid>
      <w:tr w:rsidR="00637BF3" w:rsidRPr="00536B72" w14:paraId="5C63788F" w14:textId="77777777" w:rsidTr="00653296">
        <w:tc>
          <w:tcPr>
            <w:tcW w:w="851" w:type="dxa"/>
            <w:tcBorders>
              <w:right w:val="nil"/>
            </w:tcBorders>
            <w:shd w:val="clear" w:color="auto" w:fill="D9E2F3" w:themeFill="accent1" w:themeFillTint="33"/>
          </w:tcPr>
          <w:p w14:paraId="373ED4D0" w14:textId="77777777" w:rsidR="00637BF3" w:rsidRPr="00536B72" w:rsidRDefault="00637BF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23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0076F3C0" w14:textId="77777777" w:rsidR="00637BF3" w:rsidRPr="00536B72" w:rsidRDefault="00637BF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6E71CB76" w14:textId="77777777" w:rsidR="00637BF3" w:rsidRPr="00536B72" w:rsidRDefault="00637BF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1E976F59" w14:textId="77777777" w:rsidR="00637BF3" w:rsidRPr="00536B72" w:rsidRDefault="00637BF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51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3297638D" w14:textId="77777777" w:rsidR="00637BF3" w:rsidRPr="00536B72" w:rsidRDefault="00637BF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</w:tcBorders>
            <w:shd w:val="clear" w:color="auto" w:fill="D9E2F3" w:themeFill="accent1" w:themeFillTint="33"/>
          </w:tcPr>
          <w:p w14:paraId="74D2F73B" w14:textId="77777777" w:rsidR="00637BF3" w:rsidRPr="00536B72" w:rsidRDefault="00637BF3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</w:tr>
      <w:tr w:rsidR="00C32438" w:rsidRPr="00536B72" w14:paraId="0F95ACCD" w14:textId="77777777" w:rsidTr="00026818">
        <w:tc>
          <w:tcPr>
            <w:tcW w:w="851" w:type="dxa"/>
            <w:tcBorders>
              <w:right w:val="nil"/>
            </w:tcBorders>
          </w:tcPr>
          <w:p w14:paraId="6C0BDE40" w14:textId="0E95E4B8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1E5A3237" w14:textId="13615A15" w:rsidR="00C32438" w:rsidRPr="00536B72" w:rsidRDefault="00C32438" w:rsidP="0062594A">
            <w:pPr>
              <w:spacing w:line="276" w:lineRule="auto"/>
              <w:rPr>
                <w:rFonts w:cs="Times New Roman"/>
                <w:color w:val="242021"/>
                <w:sz w:val="22"/>
              </w:rPr>
            </w:pPr>
            <w:r>
              <w:rPr>
                <w:rFonts w:cs="Times New Roman"/>
                <w:noProof/>
                <w:sz w:val="22"/>
              </w:rPr>
              <w:t>Ascone</w:t>
            </w:r>
            <w:r w:rsidRPr="00C32438">
              <w:rPr>
                <w:rFonts w:cs="Times New Roman"/>
                <w:i/>
                <w:noProof/>
                <w:sz w:val="22"/>
              </w:rPr>
              <w:t xml:space="preserve"> </w:t>
            </w:r>
            <w:r w:rsidRPr="00C32438">
              <w:rPr>
                <w:rFonts w:cs="Times New Roman"/>
                <w:iCs/>
                <w:noProof/>
                <w:sz w:val="22"/>
              </w:rPr>
              <w:t>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0545304A" w14:textId="7ABF43FE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Bc2NvbmU8L0F1dGhvcj48WWVhcj4yMDIxPC9ZZWFyPjxS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Bc2NvbmU8L0F1dGhvcj48WWVhcj4yMDIxPC9ZZWFyPjxS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3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A5A4539" w14:textId="2774117B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41E7A58" w14:textId="5E442B4D" w:rsidR="00C32438" w:rsidRPr="00536B72" w:rsidRDefault="00C32438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242021"/>
                <w:sz w:val="22"/>
              </w:rPr>
              <w:t>Che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20484542" w14:textId="5FCFF623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9756F9">
              <w:rPr>
                <w:rFonts w:cs="Times New Roman"/>
                <w:sz w:val="22"/>
              </w:rPr>
              <w:instrText xml:space="preserve"> ADDIN EN.CITE &lt;EndNote&gt;&lt;Cite&gt;&lt;Author&gt;Cheng&lt;/Author&gt;&lt;Year&gt;2019&lt;/Year&gt;&lt;RecNum&gt;1571&lt;/RecNum&gt;&lt;DisplayText&gt;[37]&lt;/DisplayText&gt;&lt;record&gt;&lt;rec-number&gt;1571&lt;/rec-number&gt;&lt;foreign-keys&gt;&lt;key app="EN" db-id="wxaer95t9defarevezkxzpz4xxzv2vvftxtt" timestamp="1697085334"&gt;1571&lt;/key&gt;&lt;/foreign-keys&gt;&lt;ref-type name="Journal Article"&gt;17&lt;/ref-type&gt;&lt;contributors&gt;&lt;authors&gt;&lt;author&gt;Cheng, H.&lt;/author&gt;&lt;author&gt;Sun, G.&lt;/author&gt;&lt;author&gt;Li, M.&lt;/author&gt;&lt;author&gt;Yin, M.&lt;/author&gt;&lt;author&gt;Chen, H.&lt;/author&gt;&lt;/authors&gt;&lt;/contributors&gt;&lt;auth-address&gt;Lanzhou University Second Hospital, Lanzhou, Gansu, China.&amp;#xD;The Key Laboratory of the Digestive System Tumors of Gansu Province, Lanzhou, Gansu, China.&amp;#xD;The Regiment Medical Company, 96875 Army of PLA, Baoji, Shaanxi, China.&lt;/auth-address&gt;&lt;titles&gt;&lt;title&gt;Neuron loss and dysfunctionality in hippocampus explain aircraft noise induced working memory impairment: a resting-state fMRI study on military pilots&lt;/title&gt;&lt;secondary-title&gt;Biosci Trends&lt;/secondary-title&gt;&lt;/titles&gt;&lt;periodical&gt;&lt;full-title&gt;Biosci Trends&lt;/full-title&gt;&lt;/periodical&gt;&lt;pages&gt;430-440&lt;/pages&gt;&lt;volume&gt;13&lt;/volume&gt;&lt;number&gt;5&lt;/number&gt;&lt;edition&gt;2019/10/16&lt;/edition&gt;&lt;keywords&gt;&lt;keyword&gt;Adult&lt;/keyword&gt;&lt;keyword&gt;*Aviation&lt;/keyword&gt;&lt;keyword&gt;Hippocampus/*pathology&lt;/keyword&gt;&lt;keyword&gt;Humans&lt;/keyword&gt;&lt;keyword&gt;Magnetic Resonance Imaging/*methods&lt;/keyword&gt;&lt;keyword&gt;Male&lt;/keyword&gt;&lt;keyword&gt;Memory Disorders/diagnostic imaging/*pathology&lt;/keyword&gt;&lt;keyword&gt;*Memory, Short-Term&lt;/keyword&gt;&lt;keyword&gt;*Military Personnel&lt;/keyword&gt;&lt;keyword&gt;Neurons/*pathology&lt;/keyword&gt;&lt;keyword&gt;*Noise&lt;/keyword&gt;&lt;keyword&gt;Aircraft noise&lt;/keyword&gt;&lt;keyword&gt;Mri&lt;/keyword&gt;&lt;keyword&gt;hippocampus&lt;/keyword&gt;&lt;keyword&gt;working memory&lt;/keyword&gt;&lt;/keywords&gt;&lt;dates&gt;&lt;year&gt;2019&lt;/year&gt;&lt;pub-dates&gt;&lt;date&gt;Nov 13&lt;/date&gt;&lt;/pub-dates&gt;&lt;/dates&gt;&lt;isbn&gt;1881-7823 (Electronic)&amp;#xD;1881-7815 (Linking)&lt;/isbn&gt;&lt;accession-num&gt;31611544&lt;/accession-num&gt;&lt;urls&gt;&lt;related-urls&gt;&lt;url&gt;https://www.ncbi.nlm.nih.gov/pubmed/31611544&lt;/url&gt;&lt;/related-urls&gt;&lt;/urls&gt;&lt;electronic-resource-num&gt;10.5582/bst.2019.01190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3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C32438" w:rsidRPr="00536B72" w14:paraId="36B1DC03" w14:textId="77777777" w:rsidTr="00026818">
        <w:tc>
          <w:tcPr>
            <w:tcW w:w="851" w:type="dxa"/>
            <w:tcBorders>
              <w:right w:val="nil"/>
            </w:tcBorders>
          </w:tcPr>
          <w:p w14:paraId="0E9181DB" w14:textId="7024F228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F2F676D" w14:textId="4489C654" w:rsidR="00C32438" w:rsidRPr="00536B72" w:rsidRDefault="00C32438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Dewey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589FBBA1" w14:textId="58B38375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EZXdleTwvQXV0aG9yPjxZZWFyPjIwMjA8L1llYXI+PFJl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EZXdleTwvQXV0aG9yPjxZZWFyPjIwMjA8L1llYXI+PFJl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3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2EDF339" w14:textId="21D18441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7D987C1D" w14:textId="18C39E22" w:rsidR="00C32438" w:rsidRPr="00536B72" w:rsidRDefault="00C32438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>
              <w:rPr>
                <w:rFonts w:cs="Times New Roman"/>
                <w:noProof/>
                <w:sz w:val="22"/>
              </w:rPr>
              <w:t>Forlim</w:t>
            </w:r>
            <w:r w:rsidRPr="00C32438">
              <w:rPr>
                <w:rFonts w:cs="Times New Roman"/>
                <w:i/>
                <w:noProof/>
                <w:sz w:val="22"/>
              </w:rPr>
              <w:t xml:space="preserve"> </w:t>
            </w:r>
            <w:r w:rsidRPr="00C32438">
              <w:rPr>
                <w:rFonts w:cs="Times New Roman"/>
                <w:iCs/>
                <w:noProof/>
                <w:sz w:val="22"/>
              </w:rPr>
              <w:t>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DDE5D65" w14:textId="415274E5" w:rsidR="00C32438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Gb3JsaW08L0F1dGhvcj48WWVhcj4yMDI0PC9ZZWFyPjxS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=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Gb3JsaW08L0F1dGhvcj48WWVhcj4yMDI0PC9ZZWFyPjxS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=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3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37378E" w:rsidRPr="00536B72" w14:paraId="027AFB4D" w14:textId="77777777" w:rsidTr="00026818">
        <w:tc>
          <w:tcPr>
            <w:tcW w:w="851" w:type="dxa"/>
            <w:tcBorders>
              <w:right w:val="nil"/>
            </w:tcBorders>
          </w:tcPr>
          <w:p w14:paraId="5600B324" w14:textId="01227BD0" w:rsidR="0037378E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3E54684" w14:textId="7A05B15F" w:rsidR="0037378E" w:rsidRPr="00536B72" w:rsidRDefault="0037378E" w:rsidP="0062594A">
            <w:pPr>
              <w:spacing w:line="276" w:lineRule="auto"/>
              <w:rPr>
                <w:rFonts w:cs="Times New Roman"/>
                <w:color w:val="000000"/>
                <w:sz w:val="22"/>
                <w:lang w:val="es-ES"/>
              </w:rPr>
            </w:pPr>
            <w:r w:rsidRPr="00536B72">
              <w:rPr>
                <w:rFonts w:cs="Times New Roman"/>
                <w:color w:val="000000"/>
                <w:sz w:val="22"/>
                <w:lang w:val="es-ES"/>
              </w:rPr>
              <w:t>Martínez-Vilavella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3DCF1902" w14:textId="5001602F" w:rsidR="0037378E" w:rsidRPr="00536B72" w:rsidRDefault="0037378E" w:rsidP="0062594A">
            <w:pPr>
              <w:spacing w:line="276" w:lineRule="auto"/>
              <w:rPr>
                <w:rFonts w:cs="Times New Roman"/>
                <w:sz w:val="22"/>
                <w:lang w:val="es-ES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YXJ0w61uZXotVmlsYXZlbGxhPC9BdXRob3I+PFllYXI+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NYXJ0w61uZXotVmlsYXZlbGxhPC9BdXRob3I+PFllYXI+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4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CFF40A9" w14:textId="1B392477" w:rsidR="0037378E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7760728D" w14:textId="4B02C142" w:rsidR="0037378E" w:rsidRPr="00536B72" w:rsidRDefault="0037378E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Quarto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A177F49" w14:textId="39C9ACD4" w:rsidR="0037378E" w:rsidRPr="00536B72" w:rsidRDefault="0037378E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RdWFydG88L0F1dGhvcj48WWVhcj4yMDE3PC9ZZWFyPjxS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RdWFydG88L0F1dGhvcj48WWVhcj4yMDE3PC9ZZWFyPjxS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4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37378E" w:rsidRPr="00536B72" w14:paraId="6CC5CFAC" w14:textId="77777777" w:rsidTr="00026818">
        <w:tc>
          <w:tcPr>
            <w:tcW w:w="851" w:type="dxa"/>
            <w:tcBorders>
              <w:right w:val="nil"/>
            </w:tcBorders>
          </w:tcPr>
          <w:p w14:paraId="68FD8718" w14:textId="6871F267" w:rsidR="0037378E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613496F5" w14:textId="6316DAE7" w:rsidR="0037378E" w:rsidRPr="00536B72" w:rsidRDefault="0037378E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Simon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39901CC8" w14:textId="2CABED4F" w:rsidR="0037378E" w:rsidRPr="00536B72" w:rsidRDefault="0037378E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TaW1vbjwvQXV0aG9yPjxZZWFyPjIwMjI8L1llYXI+PFJl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TaW1vbjwvQXV0aG9yPjxZZWFyPjIwMjI8L1llYXI+PFJl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4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68ACEE15" w14:textId="59EC1343" w:rsidR="0037378E" w:rsidRPr="00536B72" w:rsidRDefault="00C32438" w:rsidP="0062594A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D369C21" w14:textId="2B5DB44A" w:rsidR="0037378E" w:rsidRPr="00536B72" w:rsidRDefault="0037378E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Yu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3108B89" w14:textId="7801521D" w:rsidR="0037378E" w:rsidRPr="00536B72" w:rsidRDefault="0037378E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ZdTwvQXV0aG9yPjxZZWFyPjIwMTU8L1llYXI+PFJlY051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ZdTwvQXV0aG9yPjxZZWFyPjIwMTU8L1llYXI+PFJlY051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4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</w:tbl>
    <w:p w14:paraId="2A1B4961" w14:textId="77777777" w:rsidR="006851F5" w:rsidRDefault="006851F5" w:rsidP="0062594A">
      <w:pPr>
        <w:spacing w:line="276" w:lineRule="auto"/>
        <w:rPr>
          <w:rFonts w:cs="Times New Roman"/>
          <w:sz w:val="22"/>
        </w:rPr>
      </w:pPr>
    </w:p>
    <w:p w14:paraId="79E44D61" w14:textId="77777777" w:rsidR="00E44FFD" w:rsidRDefault="00E44FFD" w:rsidP="00CF0787">
      <w:pPr>
        <w:rPr>
          <w:rFonts w:cs="Times New Roman"/>
          <w:sz w:val="22"/>
        </w:rPr>
      </w:pPr>
    </w:p>
    <w:p w14:paraId="3C4F14AA" w14:textId="77777777" w:rsidR="00E44FFD" w:rsidRDefault="00E44FFD" w:rsidP="00CF0787">
      <w:pPr>
        <w:rPr>
          <w:rFonts w:cs="Times New Roman" w:hint="eastAsia"/>
          <w:sz w:val="22"/>
        </w:rPr>
      </w:pPr>
    </w:p>
    <w:p w14:paraId="38E4A61A" w14:textId="3FD4D28B" w:rsidR="00F433EB" w:rsidRPr="00536B72" w:rsidRDefault="00F433EB" w:rsidP="00F433EB">
      <w:pPr>
        <w:jc w:val="center"/>
        <w:rPr>
          <w:rFonts w:cs="Times New Roman"/>
          <w:sz w:val="22"/>
        </w:rPr>
      </w:pPr>
      <w:r w:rsidRPr="00536B72">
        <w:rPr>
          <w:rFonts w:cs="Times New Roman"/>
          <w:b/>
          <w:bCs/>
          <w:sz w:val="22"/>
        </w:rPr>
        <w:t>Table S</w:t>
      </w:r>
      <w:r w:rsidR="00E44FFD">
        <w:rPr>
          <w:rFonts w:cs="Times New Roman" w:hint="eastAsia"/>
          <w:b/>
          <w:bCs/>
          <w:sz w:val="22"/>
        </w:rPr>
        <w:t>6</w:t>
      </w:r>
      <w:r w:rsidRPr="00536B72">
        <w:rPr>
          <w:rFonts w:cs="Times New Roman"/>
          <w:b/>
          <w:bCs/>
          <w:sz w:val="22"/>
        </w:rPr>
        <w:t xml:space="preserve">. </w:t>
      </w:r>
      <w:r w:rsidRPr="00536B72">
        <w:rPr>
          <w:rFonts w:cs="Times New Roman"/>
          <w:sz w:val="22"/>
        </w:rPr>
        <w:t>Complete list of studies on green space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1923"/>
        <w:gridCol w:w="1383"/>
        <w:gridCol w:w="815"/>
        <w:gridCol w:w="1951"/>
        <w:gridCol w:w="1383"/>
      </w:tblGrid>
      <w:tr w:rsidR="00F433EB" w:rsidRPr="00536B72" w14:paraId="77549629" w14:textId="77777777" w:rsidTr="000A68A0">
        <w:tc>
          <w:tcPr>
            <w:tcW w:w="851" w:type="dxa"/>
            <w:tcBorders>
              <w:right w:val="nil"/>
            </w:tcBorders>
            <w:shd w:val="clear" w:color="auto" w:fill="D9E2F3" w:themeFill="accent1" w:themeFillTint="33"/>
          </w:tcPr>
          <w:p w14:paraId="36C50664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23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3F930717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0683D241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0A25B360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51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635F2059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</w:tcBorders>
            <w:shd w:val="clear" w:color="auto" w:fill="D9E2F3" w:themeFill="accent1" w:themeFillTint="33"/>
          </w:tcPr>
          <w:p w14:paraId="5368D231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</w:tr>
      <w:tr w:rsidR="00F433EB" w:rsidRPr="00536B72" w14:paraId="0C373AE4" w14:textId="77777777" w:rsidTr="000A68A0">
        <w:tc>
          <w:tcPr>
            <w:tcW w:w="851" w:type="dxa"/>
            <w:tcBorders>
              <w:right w:val="nil"/>
            </w:tcBorders>
          </w:tcPr>
          <w:p w14:paraId="0311A679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572C21EF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Baena-</w:t>
            </w: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Extremera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531EAD96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CYWVuYS1FeHRyZW1lcmE8L0F1dGhvcj48WWVhcj4yMDIx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cs="Times New Roman"/>
                <w:sz w:val="22"/>
              </w:rPr>
              <w:instrText xml:space="preserve"> ADDIN EN.CITE </w:instrText>
            </w:r>
            <w:r>
              <w:rPr>
                <w:rFonts w:cs="Times New Roman"/>
                <w:sz w:val="22"/>
              </w:rPr>
              <w:fldChar w:fldCharType="begin">
                <w:fldData xml:space="preserve">PEVuZE5vdGU+PENpdGU+PEF1dGhvcj5CYWVuYS1FeHRyZW1lcmE8L0F1dGhvcj48WWVhcj4yMDIx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cs="Times New Roman"/>
                <w:sz w:val="22"/>
              </w:rPr>
              <w:instrText xml:space="preserve"> ADDIN EN.CITE.DATA </w:instrText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5AF62337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2FB1D903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Ch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4DF0E5F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aGFuZzwvQXV0aG9yPjxZZWFyPjIwMjE8L1llYXI+PFJl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</w:fldData>
              </w:fldChar>
            </w:r>
            <w:r>
              <w:rPr>
                <w:rFonts w:cs="Times New Roman"/>
                <w:sz w:val="22"/>
              </w:rPr>
              <w:instrText xml:space="preserve"> ADDIN EN.CITE </w:instrText>
            </w:r>
            <w:r>
              <w:rPr>
                <w:rFonts w:cs="Times New Roman"/>
                <w:sz w:val="22"/>
              </w:rPr>
              <w:fldChar w:fldCharType="begin">
                <w:fldData xml:space="preserve">PEVuZE5vdGU+PENpdGU+PEF1dGhvcj5DaGFuZzwvQXV0aG9yPjxZZWFyPjIwMjE8L1llYXI+PFJl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</w:fldData>
              </w:fldChar>
            </w:r>
            <w:r>
              <w:rPr>
                <w:rFonts w:cs="Times New Roman"/>
                <w:sz w:val="22"/>
              </w:rPr>
              <w:instrText xml:space="preserve"> ADDIN EN.CITE.DATA </w:instrText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F433EB" w:rsidRPr="00536B72" w14:paraId="4850EBA2" w14:textId="77777777" w:rsidTr="000A68A0">
        <w:tc>
          <w:tcPr>
            <w:tcW w:w="851" w:type="dxa"/>
            <w:tcBorders>
              <w:right w:val="nil"/>
            </w:tcBorders>
          </w:tcPr>
          <w:p w14:paraId="3DDAF147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13671054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proofErr w:type="spellStart"/>
            <w:r w:rsidRPr="00536B72">
              <w:rPr>
                <w:rFonts w:cs="Times New Roman"/>
                <w:color w:val="000000"/>
                <w:sz w:val="22"/>
              </w:rPr>
              <w:t>Dadvand</w:t>
            </w:r>
            <w:proofErr w:type="spellEnd"/>
            <w:r w:rsidRPr="00536B72">
              <w:rPr>
                <w:rFonts w:cs="Times New Roman"/>
                <w:color w:val="000000"/>
                <w:sz w:val="22"/>
              </w:rPr>
              <w:t xml:space="preserve">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73EA30B1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EYWR2YW5kPC9BdXRob3I+PFllYXI+MjAxODwvWWVhcj48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cs="Times New Roman"/>
                <w:sz w:val="22"/>
              </w:rPr>
              <w:instrText xml:space="preserve"> ADDIN EN.CITE </w:instrText>
            </w:r>
            <w:r>
              <w:rPr>
                <w:rFonts w:cs="Times New Roman"/>
                <w:sz w:val="22"/>
              </w:rPr>
              <w:fldChar w:fldCharType="begin">
                <w:fldData xml:space="preserve">PEVuZE5vdGU+PENpdGU+PEF1dGhvcj5EYWR2YW5kPC9BdXRob3I+PFllYXI+MjAxODwvWWVhcj48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cs="Times New Roman"/>
                <w:sz w:val="22"/>
              </w:rPr>
              <w:instrText xml:space="preserve"> ADDIN EN.CITE.DATA </w:instrText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A5AEFC2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DACD041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Dimitrov</w:t>
            </w:r>
            <w:r w:rsidRPr="00536B72">
              <w:rPr>
                <w:rFonts w:cs="Times New Roman"/>
                <w:color w:val="000000"/>
                <w:sz w:val="22"/>
              </w:rPr>
              <w:noBreakHyphen/>
              <w:t>Discher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9BDFAF2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EaW1pdHJvdi1EaXNjaGVyPC9BdXRob3I+PFllYXI+MjAy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="Times New Roman"/>
                <w:sz w:val="22"/>
              </w:rPr>
              <w:instrText xml:space="preserve"> ADDIN EN.CITE </w:instrText>
            </w:r>
            <w:r>
              <w:rPr>
                <w:rFonts w:cs="Times New Roman"/>
                <w:sz w:val="22"/>
              </w:rPr>
              <w:fldChar w:fldCharType="begin">
                <w:fldData xml:space="preserve">PEVuZE5vdGU+PENpdGU+PEF1dGhvcj5EaW1pdHJvdi1EaXNjaGVyPC9BdXRob3I+PFllYXI+MjAy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="Times New Roman"/>
                <w:sz w:val="22"/>
              </w:rPr>
              <w:instrText xml:space="preserve"> ADDIN EN.CITE.DATA </w:instrText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F433EB" w:rsidRPr="00536B72" w14:paraId="6BB24077" w14:textId="77777777" w:rsidTr="000A68A0">
        <w:tc>
          <w:tcPr>
            <w:tcW w:w="851" w:type="dxa"/>
            <w:tcBorders>
              <w:right w:val="nil"/>
            </w:tcBorders>
          </w:tcPr>
          <w:p w14:paraId="636C77E5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5340886C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Kühn et al.</w:t>
            </w:r>
            <w:r w:rsidRPr="00536B72">
              <w:rPr>
                <w:rFonts w:cs="Times New Roman" w:hint="eastAsia"/>
                <w:color w:val="000000"/>
                <w:sz w:val="22"/>
              </w:rPr>
              <w:t>(</w:t>
            </w:r>
            <w:r w:rsidRPr="00536B72">
              <w:rPr>
                <w:rFonts w:cs="Times New Roman"/>
                <w:color w:val="000000"/>
                <w:sz w:val="22"/>
              </w:rPr>
              <w:t>a)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DBE7737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>
              <w:rPr>
                <w:rFonts w:cs="Times New Roman"/>
                <w:sz w:val="22"/>
              </w:rPr>
              <w:instrText xml:space="preserve"> ADDIN EN.CITE &lt;EndNote&gt;&lt;Cite&gt;&lt;Author&gt;Kühn&lt;/Author&gt;&lt;Year&gt;2021&lt;/Year&gt;&lt;RecNum&gt;1525&lt;/RecNum&gt;&lt;DisplayText&gt;[12]&lt;/DisplayText&gt;&lt;record&gt;&lt;rec-number&gt;1525&lt;/rec-number&gt;&lt;foreign-keys&gt;&lt;key app="EN" db-id="wxaer95t9defarevezkxzpz4xxzv2vvftxtt" timestamp="1696664170"&gt;1525&lt;/key&gt;&lt;/foreign-keys&gt;&lt;ref-type name="Journal Article"&gt;17&lt;/ref-type&gt;&lt;contributors&gt;&lt;authors&gt;&lt;author&gt;Kühn, Simone&lt;/author&gt;&lt;author&gt;Düzel, Sandra&lt;/author&gt;&lt;author&gt;Mascherek, Anna&lt;/author&gt;&lt;author&gt;Eibich, Peter&lt;/author&gt;&lt;author&gt;Krekel, Christian&lt;/author&gt;&lt;author&gt;Kolbe, Jens&lt;/author&gt;&lt;author&gt;Goebel, Jan&lt;/author&gt;&lt;author&gt;Gallinat, Jürgen&lt;/author&gt;&lt;author&gt;Wagner, Gert G.&lt;/author&gt;&lt;author&gt;Lindenberger, Ulman&lt;/author&gt;&lt;/authors&gt;&lt;/contributors&gt;&lt;titles&gt;&lt;title&gt;Urban green is more than the absence of city: Structural and functional neural basis of urbanicity and green space in the neighbourhood of older adults&lt;/title&gt;&lt;secondary-title&gt;Landscape and Urban Planning&lt;/secondary-title&gt;&lt;/titles&gt;&lt;periodical&gt;&lt;full-title&gt;Landscape and Urban Planning&lt;/full-title&gt;&lt;/periodical&gt;&lt;pages&gt;104196&lt;/pages&gt;&lt;volume&gt;214&lt;/volume&gt;&lt;keywords&gt;&lt;keyword&gt;Urban fabric&lt;/keyword&gt;&lt;keyword&gt;Urbanicity&lt;/keyword&gt;&lt;keyword&gt;Urban green&lt;/keyword&gt;&lt;keyword&gt;Brain structure&lt;/keyword&gt;&lt;keyword&gt;MRI&lt;/keyword&gt;&lt;/keywords&gt;&lt;dates&gt;&lt;year&gt;2021&lt;/year&gt;&lt;pub-dates&gt;&lt;date&gt;2021/10/01/&lt;/date&gt;&lt;/pub-dates&gt;&lt;/dates&gt;&lt;isbn&gt;0169-2046&lt;/isbn&gt;&lt;urls&gt;&lt;related-urls&gt;&lt;url&gt;https://www.sciencedirect.com/science/article/pii/S0169204621001596&lt;/url&gt;&lt;/related-urls&gt;&lt;/urls&gt;&lt;electronic-resource-num&gt;https://doi.org/10.1016/j.landurbplan.2021.104196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1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3EF06CF8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289146D4" w14:textId="77777777" w:rsidR="00F433EB" w:rsidRPr="00536B72" w:rsidRDefault="00F433EB" w:rsidP="0062594A">
            <w:pPr>
              <w:spacing w:line="276" w:lineRule="auto"/>
              <w:rPr>
                <w:rFonts w:cs="Times New Roman"/>
                <w:color w:val="000000"/>
                <w:sz w:val="22"/>
              </w:rPr>
            </w:pPr>
            <w:r w:rsidRPr="00536B72">
              <w:rPr>
                <w:rFonts w:cs="Times New Roman"/>
                <w:color w:val="000000"/>
                <w:sz w:val="22"/>
              </w:rPr>
              <w:t>Kühn et al.(c)</w:t>
            </w:r>
          </w:p>
        </w:tc>
        <w:tc>
          <w:tcPr>
            <w:tcW w:w="1383" w:type="dxa"/>
            <w:tcBorders>
              <w:left w:val="nil"/>
            </w:tcBorders>
          </w:tcPr>
          <w:p w14:paraId="6856F999" w14:textId="5DC6A9CD" w:rsidR="00F433EB" w:rsidRPr="00536B72" w:rsidRDefault="00F433EB" w:rsidP="0062594A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Lw7xobjwvQXV0aG9yPjxZZWFyPjIwMjI8L1llYXI+PFJl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 </w:instrText>
            </w:r>
            <w:r w:rsidR="009756F9">
              <w:rPr>
                <w:rFonts w:cs="Times New Roman"/>
                <w:sz w:val="22"/>
              </w:rPr>
              <w:fldChar w:fldCharType="begin">
                <w:fldData xml:space="preserve">PEVuZE5vdGU+PENpdGU+PEF1dGhvcj5Lw7xobjwvQXV0aG9yPjxZZWFyPjIwMjI8L1llYXI+PFJl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</w:fldData>
              </w:fldChar>
            </w:r>
            <w:r w:rsidR="009756F9">
              <w:rPr>
                <w:rFonts w:cs="Times New Roman"/>
                <w:sz w:val="22"/>
              </w:rPr>
              <w:instrText xml:space="preserve"> ADDIN EN.CITE.DATA </w:instrText>
            </w:r>
            <w:r w:rsidR="009756F9">
              <w:rPr>
                <w:rFonts w:cs="Times New Roman"/>
                <w:sz w:val="22"/>
              </w:rPr>
            </w:r>
            <w:r w:rsidR="009756F9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9756F9">
              <w:rPr>
                <w:rFonts w:cs="Times New Roman"/>
                <w:noProof/>
                <w:sz w:val="22"/>
              </w:rPr>
              <w:t>[4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</w:tbl>
    <w:p w14:paraId="306005ED" w14:textId="77777777" w:rsidR="00F433EB" w:rsidRDefault="00F433EB" w:rsidP="00F433EB">
      <w:pPr>
        <w:rPr>
          <w:rFonts w:cs="Times New Roman"/>
          <w:b/>
          <w:bCs/>
          <w:sz w:val="22"/>
        </w:rPr>
      </w:pPr>
    </w:p>
    <w:p w14:paraId="6E4B3CD5" w14:textId="77777777" w:rsidR="00697D3D" w:rsidRPr="00536B72" w:rsidRDefault="00697D3D" w:rsidP="00CF0787">
      <w:pPr>
        <w:rPr>
          <w:rFonts w:cs="Times New Roman"/>
          <w:sz w:val="22"/>
        </w:rPr>
      </w:pPr>
    </w:p>
    <w:p w14:paraId="1FFC7166" w14:textId="77777777" w:rsidR="00CE18EA" w:rsidRDefault="00CE18EA">
      <w:pPr>
        <w:widowControl/>
        <w:jc w:val="left"/>
        <w:rPr>
          <w:rFonts w:cs="Times New Roman"/>
          <w:b/>
          <w:bCs/>
          <w:sz w:val="22"/>
        </w:rPr>
      </w:pPr>
      <w:r>
        <w:rPr>
          <w:rFonts w:cs="Times New Roman"/>
          <w:b/>
          <w:bCs/>
          <w:sz w:val="22"/>
        </w:rPr>
        <w:br w:type="page"/>
      </w:r>
    </w:p>
    <w:p w14:paraId="3C0465AF" w14:textId="13038709" w:rsidR="007A562C" w:rsidRPr="00536B72" w:rsidRDefault="007A562C" w:rsidP="00405D99">
      <w:pPr>
        <w:jc w:val="center"/>
        <w:rPr>
          <w:rFonts w:cs="Times New Roman"/>
          <w:sz w:val="22"/>
        </w:rPr>
      </w:pPr>
      <w:r w:rsidRPr="00536B72">
        <w:rPr>
          <w:rFonts w:cs="Times New Roman" w:hint="eastAsia"/>
          <w:b/>
          <w:bCs/>
          <w:sz w:val="22"/>
        </w:rPr>
        <w:lastRenderedPageBreak/>
        <w:t>T</w:t>
      </w:r>
      <w:r w:rsidRPr="00536B72">
        <w:rPr>
          <w:rFonts w:cs="Times New Roman"/>
          <w:b/>
          <w:bCs/>
          <w:sz w:val="22"/>
        </w:rPr>
        <w:t xml:space="preserve">able </w:t>
      </w:r>
      <w:r w:rsidR="0066380C" w:rsidRPr="00536B72">
        <w:rPr>
          <w:rFonts w:cs="Times New Roman"/>
          <w:b/>
          <w:bCs/>
          <w:sz w:val="22"/>
        </w:rPr>
        <w:t>S</w:t>
      </w:r>
      <w:r w:rsidR="00E44FFD">
        <w:rPr>
          <w:rFonts w:cs="Times New Roman" w:hint="eastAsia"/>
          <w:b/>
          <w:bCs/>
          <w:sz w:val="22"/>
        </w:rPr>
        <w:t>7</w:t>
      </w:r>
      <w:r w:rsidRPr="00536B72">
        <w:rPr>
          <w:rFonts w:cs="Times New Roman"/>
          <w:b/>
          <w:bCs/>
          <w:sz w:val="22"/>
        </w:rPr>
        <w:t xml:space="preserve">. </w:t>
      </w:r>
      <w:r w:rsidRPr="00536B72">
        <w:rPr>
          <w:rFonts w:cs="Times New Roman"/>
          <w:sz w:val="22"/>
        </w:rPr>
        <w:t xml:space="preserve">Complete list of studies on </w:t>
      </w:r>
      <w:bookmarkStart w:id="0" w:name="_Hlk149313370"/>
      <w:r w:rsidR="00EE0041" w:rsidRPr="00536B72">
        <w:rPr>
          <w:rFonts w:cs="Times New Roman"/>
          <w:sz w:val="22"/>
        </w:rPr>
        <w:t>household income</w:t>
      </w:r>
      <w:bookmarkEnd w:id="0"/>
      <w:r w:rsidR="001E29E7" w:rsidRPr="00536B72">
        <w:rPr>
          <w:rFonts w:cs="Times New Roman" w:hint="eastAsia"/>
          <w:sz w:val="22"/>
        </w:rPr>
        <w:t>s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1923"/>
        <w:gridCol w:w="1383"/>
        <w:gridCol w:w="815"/>
        <w:gridCol w:w="1951"/>
        <w:gridCol w:w="1383"/>
      </w:tblGrid>
      <w:tr w:rsidR="00E02072" w:rsidRPr="00536B72" w14:paraId="770910E8" w14:textId="77777777" w:rsidTr="00EA7A2B">
        <w:tc>
          <w:tcPr>
            <w:tcW w:w="851" w:type="dxa"/>
            <w:tcBorders>
              <w:right w:val="nil"/>
            </w:tcBorders>
            <w:shd w:val="clear" w:color="auto" w:fill="D9E2F3" w:themeFill="accent1" w:themeFillTint="33"/>
          </w:tcPr>
          <w:p w14:paraId="6DBD1E68" w14:textId="77777777" w:rsidR="00E02072" w:rsidRPr="00536B72" w:rsidRDefault="00E0207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23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0B446848" w14:textId="77777777" w:rsidR="00E02072" w:rsidRPr="00536B72" w:rsidRDefault="00E0207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5A61463B" w14:textId="77777777" w:rsidR="00E02072" w:rsidRPr="00536B72" w:rsidRDefault="00E0207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60D0287D" w14:textId="77777777" w:rsidR="00E02072" w:rsidRPr="00536B72" w:rsidRDefault="00E0207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51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2CAE2232" w14:textId="77777777" w:rsidR="00E02072" w:rsidRPr="00536B72" w:rsidRDefault="00E0207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</w:tcBorders>
            <w:shd w:val="clear" w:color="auto" w:fill="D9E2F3" w:themeFill="accent1" w:themeFillTint="33"/>
          </w:tcPr>
          <w:p w14:paraId="2F62A963" w14:textId="77777777" w:rsidR="00E02072" w:rsidRPr="00536B72" w:rsidRDefault="00E0207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</w:tr>
      <w:tr w:rsidR="004D4802" w:rsidRPr="00536B72" w14:paraId="38107BA2" w14:textId="77777777" w:rsidTr="00026818">
        <w:tc>
          <w:tcPr>
            <w:tcW w:w="851" w:type="dxa"/>
            <w:tcBorders>
              <w:right w:val="nil"/>
            </w:tcBorders>
          </w:tcPr>
          <w:p w14:paraId="74C628BB" w14:textId="3975ED6D" w:rsidR="004D4802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1158AC3" w14:textId="65870FA7" w:rsidR="004D4802" w:rsidRPr="00536B72" w:rsidRDefault="004D4802" w:rsidP="008B46A0">
            <w:pPr>
              <w:spacing w:line="276" w:lineRule="auto"/>
              <w:rPr>
                <w:rFonts w:ascii="AdvOT0e40dc65" w:hAnsi="AdvOT0e40dc65" w:hint="eastAsia"/>
                <w:color w:val="000000"/>
                <w:sz w:val="22"/>
              </w:rPr>
            </w:pPr>
            <w:r w:rsidRPr="00536B72">
              <w:rPr>
                <w:noProof/>
                <w:sz w:val="22"/>
              </w:rPr>
              <w:t>Duval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2794C5B" w14:textId="126DC2BC" w:rsidR="004D4802" w:rsidRPr="00536B72" w:rsidRDefault="004D480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EdXZhbDwvQXV0aG9yPjxZZWFyPjIwMTc8L1llYXI+PFJl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EdXZhbDwvQXV0aG9yPjxZZWFyPjIwMTc8L1llYXI+PFJl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4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62732017" w14:textId="7C22322E" w:rsidR="004D4802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75A2F4CF" w14:textId="2202CE32" w:rsidR="004D4802" w:rsidRPr="00536B72" w:rsidRDefault="004D4802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Fin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07969CF8" w14:textId="1F99FFDE" w:rsidR="004D4802" w:rsidRPr="00536B72" w:rsidRDefault="004D480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GaW5uPC9BdXRob3I+PFllYXI+MjAxNzwvWWVhcj48UmVj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GaW5uPC9BdXRob3I+PFllYXI+MjAxNzwvWWVhcj48UmVj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4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D71A92" w:rsidRPr="00536B72" w14:paraId="36443477" w14:textId="77777777" w:rsidTr="00026818">
        <w:tc>
          <w:tcPr>
            <w:tcW w:w="851" w:type="dxa"/>
            <w:tcBorders>
              <w:right w:val="nil"/>
            </w:tcBorders>
          </w:tcPr>
          <w:p w14:paraId="0677C48F" w14:textId="6819435B" w:rsidR="00D71A92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3BBC44DE" w14:textId="4558D7A4" w:rsidR="00D71A92" w:rsidRPr="00536B72" w:rsidRDefault="00D71A9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ascii="AdvOT0e40dc65" w:hAnsi="AdvOT0e40dc65"/>
                <w:color w:val="000000"/>
                <w:sz w:val="22"/>
              </w:rPr>
              <w:t xml:space="preserve">Hanson </w:t>
            </w:r>
            <w:r w:rsidRPr="00536B72">
              <w:rPr>
                <w:rFonts w:ascii="AdvOT0e40dc65" w:hAnsi="AdvOT0e40dc65" w:hint="eastAsia"/>
                <w:color w:val="000000"/>
                <w:sz w:val="22"/>
              </w:rPr>
              <w:t>e</w:t>
            </w:r>
            <w:r w:rsidRPr="00536B72">
              <w:rPr>
                <w:rFonts w:ascii="AdvOT0e40dc65" w:hAnsi="AdvOT0e40dc65"/>
                <w:color w:val="000000"/>
                <w:sz w:val="22"/>
              </w:rPr>
              <w:t>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40AAC4DA" w14:textId="184098DB" w:rsidR="00D71A92" w:rsidRPr="00536B72" w:rsidRDefault="00D71A9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IYW5zb248L0F1dGhvcj48WWVhcj4yMDE5PC9ZZWFyPjxS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YW5zb248L0F1dGhvcj48WWVhcj4yMDE5PC9ZZWFyPjxS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4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24EAE9E" w14:textId="47230F6F" w:rsidR="00D71A92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F8DD1EB" w14:textId="5885A41C" w:rsidR="00D71A92" w:rsidRPr="00536B72" w:rsidRDefault="00D71A9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Holz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0EBAFB37" w14:textId="47052242" w:rsidR="00D71A92" w:rsidRPr="00536B72" w:rsidRDefault="00D71A9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Ib2x6PC9BdXRob3I+PFllYXI+MjAxNTwvWWVhcj48UmVj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b2x6PC9BdXRob3I+PFllYXI+MjAxNTwvWWVhcj48UmVj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4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D71A92" w:rsidRPr="00536B72" w14:paraId="1046ADC4" w14:textId="77777777" w:rsidTr="00026818">
        <w:tc>
          <w:tcPr>
            <w:tcW w:w="851" w:type="dxa"/>
            <w:tcBorders>
              <w:right w:val="nil"/>
            </w:tcBorders>
          </w:tcPr>
          <w:p w14:paraId="11E019A6" w14:textId="2713F5AF" w:rsidR="00D71A92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5D449F7D" w14:textId="5E99BB4A" w:rsidR="00D71A92" w:rsidRPr="00536B72" w:rsidRDefault="00D71A92" w:rsidP="008B46A0">
            <w:pPr>
              <w:spacing w:line="276" w:lineRule="auto"/>
              <w:rPr>
                <w:rFonts w:ascii="AdvOT0e40dc65" w:hAnsi="AdvOT0e40dc65" w:hint="eastAsia"/>
                <w:color w:val="000000"/>
                <w:sz w:val="22"/>
              </w:rPr>
            </w:pPr>
            <w:r w:rsidRPr="00536B72">
              <w:rPr>
                <w:noProof/>
                <w:sz w:val="22"/>
              </w:rPr>
              <w:t>Liberzon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CA7625E" w14:textId="290B7E0D" w:rsidR="00D71A92" w:rsidRPr="00536B72" w:rsidRDefault="00D71A9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aWJlcnpvbjwvQXV0aG9yPjxZZWFyPjIwMTU8L1llYXI+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aWJlcnpvbjwvQXV0aG9yPjxZZWFyPjIwMTU8L1llYXI+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49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C756F77" w14:textId="43C504AE" w:rsidR="00D71A92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041EE5D" w14:textId="49645807" w:rsidR="00D71A92" w:rsidRPr="00536B72" w:rsidRDefault="00D71A92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Marshall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6C624039" w14:textId="44BF5A26" w:rsidR="00D71A92" w:rsidRPr="00536B72" w:rsidRDefault="00D71A9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YXJzaGFsbDwvQXV0aG9yPjxZZWFyPjIwMTg8L1llYXI+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YXJzaGFsbDwvQXV0aG9yPjxZZWFyPjIwMTg8L1llYXI+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8D53B9" w:rsidRPr="00536B72" w14:paraId="377FFDAB" w14:textId="77777777" w:rsidTr="00026818">
        <w:tc>
          <w:tcPr>
            <w:tcW w:w="851" w:type="dxa"/>
            <w:tcBorders>
              <w:right w:val="nil"/>
            </w:tcBorders>
          </w:tcPr>
          <w:p w14:paraId="433AF9C0" w14:textId="62F6F90F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488C0647" w14:textId="7FD60889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 xml:space="preserve">Tomlinson </w:t>
            </w:r>
            <w:r w:rsidRPr="00536B72">
              <w:rPr>
                <w:rFonts w:hint="eastAsia"/>
                <w:noProof/>
                <w:sz w:val="22"/>
              </w:rPr>
              <w:t xml:space="preserve"> </w:t>
            </w:r>
            <w:r w:rsidRPr="00536B72">
              <w:rPr>
                <w:noProof/>
                <w:sz w:val="22"/>
              </w:rPr>
              <w:t>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3ED9AF3B" w14:textId="68A53B27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Ub21saW5zb248L0F1dGhvcj48WWVhcj4yMDIwPC9ZZWFy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b21saW5zb248L0F1dGhvcj48WWVhcj4yMDIwPC9ZZWFy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0243151" w14:textId="01C2D39F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784C3D2" w14:textId="5DF910B1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Weissma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B592F7F" w14:textId="50C9BCB6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XZWlzc21hbjwvQXV0aG9yPjxZZWFyPjIwMTg8L1llYXI+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XZWlzc21hbjwvQXV0aG9yPjxZZWFyPjIwMTg8L1llYXI+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8D53B9" w:rsidRPr="00536B72" w14:paraId="64D3B7F3" w14:textId="77777777" w:rsidTr="00026818">
        <w:tc>
          <w:tcPr>
            <w:tcW w:w="851" w:type="dxa"/>
            <w:tcBorders>
              <w:right w:val="nil"/>
            </w:tcBorders>
          </w:tcPr>
          <w:p w14:paraId="77735E98" w14:textId="0A00D65F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9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2000EED9" w14:textId="29E8568B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White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5ED7B799" w14:textId="674451A4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XaGl0ZTwvQXV0aG9yPjxZZWFyPjIwMTk8L1llYXI+PFJl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XaGl0ZTwvQXV0aG9yPjxZZWFyPjIwMTk8L1llYXI+PFJl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4AB4E56" w14:textId="62BE3D2F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AE90659" w14:textId="1B4CBDC2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Ziegler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28A5344A" w14:textId="5A3F9C8B" w:rsidR="008D53B9" w:rsidRPr="00536B72" w:rsidRDefault="008D53B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aaWVnbGVyPC9BdXRob3I+PFllYXI+MjAyMDwvWWVhcj48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WVnbGVyPC9BdXRob3I+PFllYXI+MjAyMDwvWWVhcj48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</w:tbl>
    <w:p w14:paraId="71A09FBC" w14:textId="50EA629C" w:rsidR="001C4C04" w:rsidRDefault="001C4C04">
      <w:pPr>
        <w:widowControl/>
        <w:jc w:val="left"/>
        <w:rPr>
          <w:rFonts w:cs="Times New Roman"/>
          <w:b/>
          <w:bCs/>
          <w:sz w:val="22"/>
        </w:rPr>
      </w:pPr>
    </w:p>
    <w:p w14:paraId="3F57BA0A" w14:textId="77777777" w:rsidR="00BF081B" w:rsidRDefault="00BF081B">
      <w:pPr>
        <w:widowControl/>
        <w:jc w:val="left"/>
        <w:rPr>
          <w:rFonts w:cs="Times New Roman"/>
          <w:b/>
          <w:bCs/>
          <w:sz w:val="22"/>
        </w:rPr>
      </w:pPr>
    </w:p>
    <w:p w14:paraId="560C1AA5" w14:textId="77777777" w:rsidR="00BF081B" w:rsidRDefault="00BF081B">
      <w:pPr>
        <w:widowControl/>
        <w:jc w:val="left"/>
        <w:rPr>
          <w:rFonts w:cs="Times New Roman" w:hint="eastAsia"/>
          <w:b/>
          <w:bCs/>
          <w:sz w:val="22"/>
        </w:rPr>
      </w:pPr>
    </w:p>
    <w:p w14:paraId="0C7A96E9" w14:textId="4AB15465" w:rsidR="00941D63" w:rsidRPr="00536B72" w:rsidRDefault="00941D63" w:rsidP="00CB6176">
      <w:pPr>
        <w:jc w:val="center"/>
        <w:rPr>
          <w:rFonts w:cs="Times New Roman"/>
          <w:sz w:val="22"/>
        </w:rPr>
      </w:pPr>
      <w:r w:rsidRPr="00536B72">
        <w:rPr>
          <w:rFonts w:cs="Times New Roman" w:hint="eastAsia"/>
          <w:b/>
          <w:bCs/>
          <w:sz w:val="22"/>
        </w:rPr>
        <w:t>T</w:t>
      </w:r>
      <w:r w:rsidRPr="00536B72">
        <w:rPr>
          <w:rFonts w:cs="Times New Roman"/>
          <w:b/>
          <w:bCs/>
          <w:sz w:val="22"/>
        </w:rPr>
        <w:t xml:space="preserve">able </w:t>
      </w:r>
      <w:r w:rsidR="0066380C" w:rsidRPr="00536B72">
        <w:rPr>
          <w:rFonts w:cs="Times New Roman"/>
          <w:b/>
          <w:bCs/>
          <w:sz w:val="22"/>
        </w:rPr>
        <w:t>S</w:t>
      </w:r>
      <w:r w:rsidR="00E44FFD">
        <w:rPr>
          <w:rFonts w:cs="Times New Roman" w:hint="eastAsia"/>
          <w:b/>
          <w:bCs/>
          <w:sz w:val="22"/>
        </w:rPr>
        <w:t>8</w:t>
      </w:r>
      <w:r w:rsidR="0066380C" w:rsidRPr="00536B72">
        <w:rPr>
          <w:rFonts w:cs="Times New Roman"/>
          <w:b/>
          <w:bCs/>
          <w:sz w:val="22"/>
        </w:rPr>
        <w:t>.</w:t>
      </w:r>
      <w:r w:rsidRPr="00536B72">
        <w:rPr>
          <w:rFonts w:cs="Times New Roman"/>
          <w:sz w:val="22"/>
        </w:rPr>
        <w:t xml:space="preserve"> Complete list of studies on</w:t>
      </w:r>
      <w:bookmarkStart w:id="1" w:name="_Hlk149313378"/>
      <w:r w:rsidRPr="00536B72">
        <w:rPr>
          <w:rFonts w:cs="Times New Roman"/>
          <w:sz w:val="22"/>
        </w:rPr>
        <w:t xml:space="preserve"> Psychological and mental stress</w:t>
      </w:r>
      <w:bookmarkEnd w:id="1"/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30"/>
        <w:gridCol w:w="1976"/>
        <w:gridCol w:w="1460"/>
        <w:gridCol w:w="814"/>
        <w:gridCol w:w="1945"/>
        <w:gridCol w:w="1381"/>
      </w:tblGrid>
      <w:tr w:rsidR="00C579C9" w:rsidRPr="00536B72" w14:paraId="1A7BAECA" w14:textId="77777777" w:rsidTr="008B46A0">
        <w:tc>
          <w:tcPr>
            <w:tcW w:w="709" w:type="dxa"/>
            <w:tcBorders>
              <w:right w:val="nil"/>
            </w:tcBorders>
            <w:shd w:val="clear" w:color="auto" w:fill="D9E2F3" w:themeFill="accent1" w:themeFillTint="33"/>
          </w:tcPr>
          <w:p w14:paraId="246D7869" w14:textId="77777777" w:rsidR="00C579C9" w:rsidRPr="00536B72" w:rsidRDefault="00C579C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85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16B127FE" w14:textId="77777777" w:rsidR="00C579C9" w:rsidRPr="00536B72" w:rsidRDefault="00C579C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2557F891" w14:textId="77777777" w:rsidR="00C579C9" w:rsidRPr="00536B72" w:rsidRDefault="00C579C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3AE79C7B" w14:textId="77777777" w:rsidR="00C579C9" w:rsidRPr="00536B72" w:rsidRDefault="00C579C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51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626AF14D" w14:textId="77777777" w:rsidR="00C579C9" w:rsidRPr="00536B72" w:rsidRDefault="00C579C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</w:tcBorders>
            <w:shd w:val="clear" w:color="auto" w:fill="D9E2F3" w:themeFill="accent1" w:themeFillTint="33"/>
          </w:tcPr>
          <w:p w14:paraId="3BB7EFEA" w14:textId="77777777" w:rsidR="00C579C9" w:rsidRPr="00536B72" w:rsidRDefault="00C579C9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</w:tr>
      <w:tr w:rsidR="00265DC0" w:rsidRPr="00536B72" w14:paraId="6E4D1591" w14:textId="77777777" w:rsidTr="008B46A0">
        <w:tc>
          <w:tcPr>
            <w:tcW w:w="709" w:type="dxa"/>
            <w:tcBorders>
              <w:right w:val="nil"/>
            </w:tcBorders>
          </w:tcPr>
          <w:p w14:paraId="7B58CC43" w14:textId="31F13104" w:rsidR="00265DC0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18A112EA" w14:textId="0AD77BBD" w:rsidR="00265DC0" w:rsidRPr="00536B72" w:rsidRDefault="00265DC0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Ai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765F5620" w14:textId="52F5C48C" w:rsidR="00265DC0" w:rsidRPr="00536B72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BaTwvQXV0aG9yPjxZZWFyPjIwMjM8L1llYXI+PFJlY051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BaTwvQXV0aG9yPjxZZWFyPjIwMjM8L1llYXI+PFJlY051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5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277EF87" w14:textId="0CF235A8" w:rsidR="00265DC0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E2CE916" w14:textId="115A6D5D" w:rsidR="00265DC0" w:rsidRPr="00536B72" w:rsidRDefault="00265DC0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Ch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6BF698B4" w14:textId="0525AB27" w:rsidR="00265DC0" w:rsidRPr="00536B72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aGFuZzwvQXV0aG9yPjxZZWFyPjIwMjA8L1llYXI+PFJl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aGFuZzwvQXV0aG9yPjxZZWFyPjIwMjA8L1llYXI+PFJl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265DC0" w:rsidRPr="00536B72" w14:paraId="2BC4CC37" w14:textId="77777777" w:rsidTr="008B46A0">
        <w:tc>
          <w:tcPr>
            <w:tcW w:w="709" w:type="dxa"/>
            <w:tcBorders>
              <w:right w:val="nil"/>
            </w:tcBorders>
          </w:tcPr>
          <w:p w14:paraId="5C8431B3" w14:textId="43012148" w:rsidR="00265DC0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56738554" w14:textId="7EB854C6" w:rsidR="00265DC0" w:rsidRPr="00B4151F" w:rsidRDefault="00265DC0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Clemens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28CED789" w14:textId="35F65872" w:rsidR="00265DC0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DbGVtZW5zPC9BdXRob3I+PFllYXI+MjAxNzwvWWVhcj48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bGVtZW5zPC9BdXRob3I+PFllYXI+MjAxNzwvWWVhcj48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7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22F6B74" w14:textId="1D66AA4A" w:rsidR="00265DC0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1039FBF6" w14:textId="718A44EE" w:rsidR="00265DC0" w:rsidRPr="00B4151F" w:rsidRDefault="00265DC0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536B72">
              <w:rPr>
                <w:noProof/>
                <w:sz w:val="22"/>
              </w:rPr>
              <w:t>Corr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1B83D666" w14:textId="25C9C6A5" w:rsidR="00265DC0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b3JyPC9BdXRob3I+PFllYXI+MjAyMjwvWWVhcj48UmVj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b3JyPC9BdXRob3I+PFllYXI+MjAyMjwvWWVhcj48UmVj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265DC0" w:rsidRPr="00536B72" w14:paraId="1ADC8089" w14:textId="77777777" w:rsidTr="008B46A0">
        <w:tc>
          <w:tcPr>
            <w:tcW w:w="709" w:type="dxa"/>
            <w:tcBorders>
              <w:right w:val="nil"/>
            </w:tcBorders>
          </w:tcPr>
          <w:p w14:paraId="16DCA0BC" w14:textId="33A18288" w:rsidR="00265DC0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5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290F1AD3" w14:textId="30A53EBE" w:rsidR="00265DC0" w:rsidRPr="00536B72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Dahm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4384D1EA" w14:textId="1A363BD0" w:rsidR="00265DC0" w:rsidRPr="00536B72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EYWhtPC9BdXRob3I+PFllYXI+MjAxNzwvWWVhcj48UmVj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EYWhtPC9BdXRob3I+PFllYXI+MjAxNzwvWWVhcj48UmVj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5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5975DFDD" w14:textId="292CA9A3" w:rsidR="00265DC0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1A1A03AB" w14:textId="4092B075" w:rsidR="00265DC0" w:rsidRPr="00536B72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Fa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730B7D8D" w14:textId="6B136549" w:rsidR="00265DC0" w:rsidRPr="00536B72" w:rsidRDefault="00265DC0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GYW48L0F1dGhvcj48WWVhcj4yMDE1PC9ZZWFyPjxSZWNO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GYW48L0F1dGhvcj48WWVhcj4yMDE1PC9ZZWFyPjxSZWNO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0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C61F2A" w:rsidRPr="00536B72" w14:paraId="403142BD" w14:textId="77777777" w:rsidTr="008B46A0">
        <w:tc>
          <w:tcPr>
            <w:tcW w:w="709" w:type="dxa"/>
            <w:tcBorders>
              <w:right w:val="nil"/>
            </w:tcBorders>
          </w:tcPr>
          <w:p w14:paraId="51194D28" w14:textId="6430044C" w:rsidR="00C61F2A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7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52B1C588" w14:textId="5941E1E0" w:rsidR="00C61F2A" w:rsidRPr="00536B72" w:rsidRDefault="00C61F2A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Goodman et al.</w:t>
            </w:r>
            <w:r w:rsidR="0077783A" w:rsidRPr="00536B72">
              <w:rPr>
                <w:noProof/>
                <w:sz w:val="22"/>
              </w:rPr>
              <w:t xml:space="preserve"> (2016)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08F3CF9F" w14:textId="14428FD6" w:rsidR="00C61F2A" w:rsidRPr="00536B72" w:rsidRDefault="00C61F2A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Hb29kbWFuPC9BdXRob3I+PFllYXI+MjAxNjwvWWVhcj48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Hb29kbWFuPC9BdXRob3I+PFllYXI+MjAxNjwvWWVhcj48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C70B8BE" w14:textId="2A137BBA" w:rsidR="00C61F2A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B6C0A6B" w14:textId="101D909F" w:rsidR="00C61F2A" w:rsidRPr="00536B72" w:rsidRDefault="00C61F2A" w:rsidP="008B46A0">
            <w:pPr>
              <w:spacing w:line="276" w:lineRule="auto"/>
              <w:rPr>
                <w:rFonts w:cs="Times New Roman"/>
                <w:sz w:val="22"/>
              </w:rPr>
            </w:pPr>
            <w:hyperlink r:id="rId6" w:history="1">
              <w:r w:rsidRPr="00536B72">
                <w:rPr>
                  <w:noProof/>
                  <w:sz w:val="22"/>
                </w:rPr>
                <w:t>Goodman</w:t>
              </w:r>
            </w:hyperlink>
            <w:r w:rsidRPr="00536B72">
              <w:rPr>
                <w:noProof/>
                <w:sz w:val="22"/>
              </w:rPr>
              <w:t>  et al.</w:t>
            </w:r>
            <w:r w:rsidR="0077783A" w:rsidRPr="00536B72">
              <w:rPr>
                <w:noProof/>
                <w:sz w:val="22"/>
              </w:rPr>
              <w:t xml:space="preserve"> (2018)</w:t>
            </w:r>
          </w:p>
        </w:tc>
        <w:tc>
          <w:tcPr>
            <w:tcW w:w="1383" w:type="dxa"/>
            <w:tcBorders>
              <w:left w:val="nil"/>
            </w:tcBorders>
          </w:tcPr>
          <w:p w14:paraId="5AD889F4" w14:textId="727E0BFD" w:rsidR="00C61F2A" w:rsidRPr="00536B72" w:rsidRDefault="00C61F2A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Hb29kbWFuPC9BdXRob3I+PFllYXI+MjAxODwvWWVhcj48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Hb29kbWFuPC9BdXRob3I+PFllYXI+MjAxODwvWWVhcj48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1A544F9C" w14:textId="77777777" w:rsidTr="008B46A0">
        <w:tc>
          <w:tcPr>
            <w:tcW w:w="709" w:type="dxa"/>
            <w:tcBorders>
              <w:right w:val="nil"/>
            </w:tcBorders>
          </w:tcPr>
          <w:p w14:paraId="28728224" w14:textId="33D47D3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9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4BF765A9" w14:textId="42412A8E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Grande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6D03E247" w14:textId="6D7CCC99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HcmFuZGU8L0F1dGhvcj48WWVhcj4yMDIxPC9ZZWFyPjxS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HcmFuZGU8L0F1dGhvcj48WWVhcj4yMDIxPC9ZZWFyPjxS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90CAE7C" w14:textId="4B59D77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68EAC15" w14:textId="5DD7BDF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Harms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2A6C5DB9" w14:textId="198A492C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IYXJtczwvQXV0aG9yPjxZZWFyPjIwMTc8L1llYXI+PFJl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YXJtczwvQXV0aG9yPjxZZWFyPjIwMTc8L1llYXI+PFJl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4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425F1EB6" w14:textId="77777777" w:rsidTr="008B46A0">
        <w:tc>
          <w:tcPr>
            <w:tcW w:w="709" w:type="dxa"/>
            <w:tcBorders>
              <w:right w:val="nil"/>
            </w:tcBorders>
          </w:tcPr>
          <w:p w14:paraId="625F6356" w14:textId="66352B9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1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0072B330" w14:textId="53ADDB97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Henze et al.(task1)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4B50DCDA" w14:textId="3BFF289B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IZW56ZTwvQXV0aG9yPjxZZWFyPjIwMjM8L1llYXI+PFJl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ZW56ZTwvQXV0aG9yPjxZZWFyPjIwMjM8L1llYXI+PFJl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8357BAC" w14:textId="4B15B35A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6D6710B" w14:textId="57166583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Henze et al.(task2)</w:t>
            </w:r>
          </w:p>
        </w:tc>
        <w:tc>
          <w:tcPr>
            <w:tcW w:w="1383" w:type="dxa"/>
            <w:tcBorders>
              <w:left w:val="nil"/>
            </w:tcBorders>
          </w:tcPr>
          <w:p w14:paraId="5BBB7AB3" w14:textId="567D90A1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IZW56ZTwvQXV0aG9yPjxZZWFyPjIwMjM8L1llYXI+PFJl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IZW56ZTwvQXV0aG9yPjxZZWFyPjIwMjM8L1llYXI+PFJl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449B0DC4" w14:textId="77777777" w:rsidTr="008B46A0">
        <w:tc>
          <w:tcPr>
            <w:tcW w:w="709" w:type="dxa"/>
            <w:tcBorders>
              <w:right w:val="nil"/>
            </w:tcBorders>
          </w:tcPr>
          <w:p w14:paraId="418A4D61" w14:textId="01B5775F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3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71C7600C" w14:textId="30507F57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Kim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08BC9616" w14:textId="5E412795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LaW08L0F1dGhvcj48WWVhcj4yMDI0PC9ZZWFyPjxSZWNO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aW08L0F1dGhvcj48WWVhcj4yMDI0PC9ZZWFyPjxSZWNO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5D688DB" w14:textId="170E0E9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24D229B" w14:textId="7E6BC105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Kruse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74358778" w14:textId="753F971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LcnVzZTwvQXV0aG9yPjxZZWFyPjIwMTg8L1llYXI+PFJl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cnVzZTwvQXV0aG9yPjxZZWFyPjIwMTg8L1llYXI+PFJl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222365C6" w14:textId="77777777" w:rsidTr="008B46A0">
        <w:tc>
          <w:tcPr>
            <w:tcW w:w="709" w:type="dxa"/>
            <w:tcBorders>
              <w:right w:val="nil"/>
            </w:tcBorders>
          </w:tcPr>
          <w:p w14:paraId="4344A251" w14:textId="0FE0447C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5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3B13E43A" w14:textId="04356943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Lee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05276701" w14:textId="46D16262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ZWU8L0F1dGhvcj48WWVhcj4yMDIyPC9ZZWFyPjxSZWNO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ZWU8L0F1dGhvcj48WWVhcj4yMDIyPC9ZZWFyPjxSZWNO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53A75459" w14:textId="5F2CB5B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1</w:t>
            </w:r>
            <w:r>
              <w:rPr>
                <w:rFonts w:cs="Times New Roman" w:hint="eastAsia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55BC302" w14:textId="54EBCCB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Ma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C54F40D" w14:textId="00B4B7C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NYTwvQXV0aG9yPjxZZWFyPjIwMjQ8L1llYXI+PFJlY051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YTwvQXV0aG9yPjxZZWFyPjIwMjQ8L1llYXI+PFJlY051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6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5F8D1529" w14:textId="77777777" w:rsidTr="008B46A0">
        <w:tc>
          <w:tcPr>
            <w:tcW w:w="709" w:type="dxa"/>
            <w:tcBorders>
              <w:right w:val="nil"/>
            </w:tcBorders>
          </w:tcPr>
          <w:p w14:paraId="608901B4" w14:textId="3897B4F2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7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031332C9" w14:textId="78FD5B58" w:rsidR="00B722B8" w:rsidRDefault="00B722B8" w:rsidP="008B46A0">
            <w:pPr>
              <w:spacing w:line="276" w:lineRule="auto"/>
            </w:pPr>
            <w:r w:rsidRPr="00536B72">
              <w:rPr>
                <w:noProof/>
                <w:sz w:val="22"/>
              </w:rPr>
              <w:t>Martin-Perez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128FEBB7" w14:textId="7AFA88FC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YXJ0aW4tUGVyZXo8L0F1dGhvcj48WWVhcj4yMDE5PC9Z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YXJ0aW4tUGVyZXo8L0F1dGhvcj48WWVhcj4yMDE5PC9Z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365282C8" w14:textId="016C597F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166FFF16" w14:textId="0BC9A69C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hyperlink r:id="rId7" w:history="1">
              <w:r w:rsidRPr="00536B72">
                <w:rPr>
                  <w:noProof/>
                  <w:sz w:val="22"/>
                </w:rPr>
                <w:t>Meine</w:t>
              </w:r>
            </w:hyperlink>
            <w:r w:rsidRPr="00536B72">
              <w:rPr>
                <w:noProof/>
                <w:sz w:val="22"/>
              </w:rPr>
              <w:t> 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6199ACF5" w14:textId="7EA67E88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NZWluZTwvQXV0aG9yPjxZZWFyPjIwMjE8L1llYXI+PFJl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ZWluZTwvQXV0aG9yPjxZZWFyPjIwMjE8L1llYXI+PFJl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02106A41" w14:textId="77777777" w:rsidTr="008B46A0">
        <w:tc>
          <w:tcPr>
            <w:tcW w:w="709" w:type="dxa"/>
            <w:tcBorders>
              <w:right w:val="nil"/>
            </w:tcBorders>
          </w:tcPr>
          <w:p w14:paraId="445511DB" w14:textId="2DB5AE6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1</w:t>
            </w:r>
            <w:r>
              <w:rPr>
                <w:rFonts w:cs="Times New Roman" w:hint="eastAsia"/>
                <w:sz w:val="22"/>
              </w:rPr>
              <w:t>9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0E9AE55D" w14:textId="5D28F787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Metz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675DDC5A" w14:textId="1A433204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NZXR6PC9BdXRob3I+PFllYXI+MjAxODwvWWVhcj48UmVj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ZXR6PC9BdXRob3I+PFllYXI+MjAxODwvWWVhcj48UmVj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2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6DB520C" w14:textId="5ACD39B4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76E758AB" w14:textId="56A0178E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Niehaus et al</w:t>
            </w:r>
            <w:r w:rsidRPr="00536B72">
              <w:rPr>
                <w:rFonts w:hint="eastAsia"/>
                <w:noProof/>
                <w:sz w:val="22"/>
              </w:rPr>
              <w:t>.</w:t>
            </w:r>
          </w:p>
        </w:tc>
        <w:tc>
          <w:tcPr>
            <w:tcW w:w="1383" w:type="dxa"/>
            <w:tcBorders>
              <w:left w:val="nil"/>
            </w:tcBorders>
          </w:tcPr>
          <w:p w14:paraId="24418ECF" w14:textId="2FF68328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OaWVoYXVzPC9BdXRob3I+PFllYXI+MjAxOTwvWWVhcj48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OaWVoYXVzPC9BdXRob3I+PFllYXI+MjAxOTwvWWVhcj48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236AE575" w14:textId="77777777" w:rsidTr="008B46A0">
        <w:tc>
          <w:tcPr>
            <w:tcW w:w="709" w:type="dxa"/>
            <w:tcBorders>
              <w:right w:val="nil"/>
            </w:tcBorders>
          </w:tcPr>
          <w:p w14:paraId="4A4E84EA" w14:textId="667CF72A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1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414DDEFF" w14:textId="7C2688D1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Pagliaccio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6370BC3E" w14:textId="5CB523B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QYWdsaWFjY2lvPC9BdXRob3I+PFllYXI+MjAxNTwvWWVh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QYWdsaWFjY2lvPC9BdXRob3I+PFllYXI+MjAxNTwvWWVh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6F28E08" w14:textId="21D1C63B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23FBE3E" w14:textId="60E59198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Reinelt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72723BBE" w14:textId="7CD3FFE7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SZWluZWx0PC9BdXRob3I+PFllYXI+MjAxOTwvWWVhcj48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SZWluZWx0PC9BdXRob3I+PFllYXI+MjAxOTwvWWVhcj48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63248B3D" w14:textId="77777777" w:rsidTr="008B46A0">
        <w:tc>
          <w:tcPr>
            <w:tcW w:w="709" w:type="dxa"/>
            <w:tcBorders>
              <w:right w:val="nil"/>
            </w:tcBorders>
          </w:tcPr>
          <w:p w14:paraId="636FC528" w14:textId="3617353D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3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51EB785B" w14:textId="6754E60C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Rosada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51751951" w14:textId="5627A8CD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Sb3NhZGE8L0F1dGhvcj48WWVhcj4yMDI0PC9ZZWFyPjxS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Sb3NhZGE8L0F1dGhvcj48WWVhcj4yMDI0PC9ZZWFyPjxS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4592599" w14:textId="166E3F8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B042B02" w14:textId="700B26F8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Sevinc et al. (task1)</w:t>
            </w:r>
          </w:p>
        </w:tc>
        <w:tc>
          <w:tcPr>
            <w:tcW w:w="1383" w:type="dxa"/>
            <w:tcBorders>
              <w:left w:val="nil"/>
            </w:tcBorders>
          </w:tcPr>
          <w:p w14:paraId="29F2D00F" w14:textId="37B4C1C8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TZXZpbmM8L0F1dGhvcj48WWVhcj4yMDE4PC9ZZWFyPjxS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ZXZpbmM8L0F1dGhvcj48WWVhcj4yMDE4PC9ZZWFyPjxS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A552A5" w:rsidRPr="00536B72" w14:paraId="794A2B19" w14:textId="77777777" w:rsidTr="008B46A0">
        <w:tc>
          <w:tcPr>
            <w:tcW w:w="709" w:type="dxa"/>
            <w:tcBorders>
              <w:right w:val="nil"/>
            </w:tcBorders>
          </w:tcPr>
          <w:p w14:paraId="65607A02" w14:textId="49221106" w:rsidR="00A552A5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5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41359D95" w14:textId="42353E0C" w:rsidR="00A552A5" w:rsidRPr="00536B72" w:rsidRDefault="00A552A5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Sevinc et al. (task2)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40EB2476" w14:textId="58D7F490" w:rsidR="00A552A5" w:rsidRPr="00536B72" w:rsidRDefault="00A552A5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TZXZpbmM8L0F1dGhvcj48WWVhcj4yMDE4PC9ZZWFyPjxS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ZXZpbmM8L0F1dGhvcj48WWVhcj4yMDE4PC9ZZWFyPjxS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7E299B6" w14:textId="577FE84F" w:rsidR="00A552A5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6B2FA299" w14:textId="27A9CD22" w:rsidR="00A552A5" w:rsidRPr="00536B72" w:rsidRDefault="00A552A5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Shields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1D7DAC5D" w14:textId="684F527C" w:rsidR="00A552A5" w:rsidRPr="00536B72" w:rsidRDefault="00A552A5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TaGllbGRzPC9BdXRob3I+PFllYXI+MjAxOTwvWWVhcj48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aGllbGRzPC9BdXRob3I+PFllYXI+MjAxOTwvWWVhcj48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51B1C27B" w14:textId="77777777" w:rsidTr="008B46A0">
        <w:tc>
          <w:tcPr>
            <w:tcW w:w="709" w:type="dxa"/>
            <w:tcBorders>
              <w:right w:val="nil"/>
            </w:tcBorders>
          </w:tcPr>
          <w:p w14:paraId="0ECCB5BE" w14:textId="59B777BB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7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5E64FD88" w14:textId="25A851CB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Sinha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635F3D7F" w14:textId="3EDDEA01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aW5oYTwvQXV0aG9yPjxZZWFyPjIwMTY8L1llYXI+PFJl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aW5oYTwvQXV0aG9yPjxZZWFyPjIwMTY8L1llYXI+PFJl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7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57C70AFA" w14:textId="39049895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9FCEA7F" w14:textId="2B29D511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Sokołowski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6BCBD2A" w14:textId="0D6EBC07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Tb2tvxYJvd3NraTwvQXV0aG9yPjxZZWFyPjIwMjI8L1ll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b2tvxYJvd3NraTwvQXV0aG9yPjxZZWFyPjIwMjI8L1ll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686C8562" w14:textId="77777777" w:rsidTr="008B46A0">
        <w:tc>
          <w:tcPr>
            <w:tcW w:w="709" w:type="dxa"/>
            <w:tcBorders>
              <w:right w:val="nil"/>
            </w:tcBorders>
          </w:tcPr>
          <w:p w14:paraId="1C266E62" w14:textId="62D1BA0A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9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0965552F" w14:textId="4ADABB76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Spencer et al.,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0F81ACAA" w14:textId="76FB1952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cGVuY2VyPC9BdXRob3I+PFllYXI+MjAyNDwvWWVhcj48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cGVuY2VyPC9BdXRob3I+PFllYXI+MjAyNDwvWWVhcj48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1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CC9BF42" w14:textId="3F9DAAD3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62BB4E72" w14:textId="52E7C630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Tare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6BD54D7" w14:textId="0BB24175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UYXJlbjwvQXV0aG9yPjxZZWFyPjIwMTU8L1llYXI+PFJl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YXJlbjwvQXV0aG9yPjxZZWFyPjIwMTU8L1llYXI+PFJl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2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1FD5E5CB" w14:textId="77777777" w:rsidTr="008B46A0">
        <w:tc>
          <w:tcPr>
            <w:tcW w:w="709" w:type="dxa"/>
            <w:tcBorders>
              <w:right w:val="nil"/>
            </w:tcBorders>
          </w:tcPr>
          <w:p w14:paraId="2C74E862" w14:textId="45972C19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1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1C03BFAF" w14:textId="5ACC8F5E" w:rsidR="00B722B8" w:rsidRPr="00B4151F" w:rsidRDefault="00B722B8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536B72">
              <w:rPr>
                <w:noProof/>
                <w:sz w:val="22"/>
              </w:rPr>
              <w:t>Tomova et al. (2017)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56DD6C5F" w14:textId="00316F40" w:rsidR="00B722B8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Ub21vdmE8L0F1dGhvcj48WWVhcj4yMDE3PC9ZZWFyPjxS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b21vdmE8L0F1dGhvcj48WWVhcj4yMDE3PC9ZZWFyPjxS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7936383" w14:textId="799337CD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C5D5AC1" w14:textId="6E63BB99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Tomova et al.</w:t>
            </w:r>
            <w:r w:rsidRPr="00536B72">
              <w:rPr>
                <w:rFonts w:cs="Times New Roman"/>
                <w:sz w:val="22"/>
              </w:rPr>
              <w:t xml:space="preserve"> (2020)</w:t>
            </w:r>
          </w:p>
        </w:tc>
        <w:tc>
          <w:tcPr>
            <w:tcW w:w="1383" w:type="dxa"/>
            <w:tcBorders>
              <w:left w:val="nil"/>
            </w:tcBorders>
          </w:tcPr>
          <w:p w14:paraId="646F607F" w14:textId="6746D4FB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Ub21vdmE8L0F1dGhvcj48WWVhcj4yMDIwPC9ZZWFyPjxS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b21vdmE8L0F1dGhvcj48WWVhcj4yMDIwPC9ZZWFyPjxS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09B705DE" w14:textId="77777777" w:rsidTr="008B46A0">
        <w:tc>
          <w:tcPr>
            <w:tcW w:w="709" w:type="dxa"/>
            <w:tcBorders>
              <w:right w:val="nil"/>
            </w:tcBorders>
          </w:tcPr>
          <w:p w14:paraId="3842D6F4" w14:textId="44A3AA9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3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773D23C2" w14:textId="3EB51B2F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Uhlig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7F91B080" w14:textId="720A41AB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VaGxpZzwvQXV0aG9yPjxZZWFyPjIwMjM8L1llYXI+PFJl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VaGxpZzwvQXV0aG9yPjxZZWFyPjIwMjM8L1llYXI+PFJl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32D156A" w14:textId="70D1C3E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39B412D" w14:textId="7D334BE0" w:rsidR="00B722B8" w:rsidRPr="00536B72" w:rsidRDefault="00B722B8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>Uy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62021A2" w14:textId="214AED01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Uy&lt;/Author&gt;&lt;Year&gt;2017&lt;/Year&gt;&lt;RecNum&gt;1602&lt;/RecNum&gt;&lt;DisplayText&gt;[86]&lt;/DisplayText&gt;&lt;record&gt;&lt;rec-number&gt;1602&lt;/rec-number&gt;&lt;foreign-keys&gt;&lt;key app="EN" db-id="wxaer95t9defarevezkxzpz4xxzv2vvftxtt" timestamp="1697594278"&gt;1602&lt;/key&gt;&lt;/foreign-keys&gt;&lt;ref-type name="Journal Article"&gt;17&lt;/ref-type&gt;&lt;contributors&gt;&lt;authors&gt;&lt;author&gt;Uy, J. P.&lt;/author&gt;&lt;author&gt;Galván, A.&lt;/author&gt;&lt;/authors&gt;&lt;/contributors&gt;&lt;auth-address&gt;Department of Psychology, University of California, Los Angeles, USA.&amp;#xD;Department of Psychology, University of California, Los Angeles, USA. Electronic address: agalvan@ucla.edu.&lt;/auth-address&gt;&lt;titles&gt;&lt;title&gt;Acute stress increases risky decisions and dampens prefrontal activation among adolescent boys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679-689&lt;/pages&gt;&lt;volume&gt;146&lt;/volume&gt;&lt;edition&gt;2016/10/26&lt;/edition&gt;&lt;keywords&gt;&lt;keyword&gt;Adolescent&lt;/keyword&gt;&lt;keyword&gt;Adolescent Behavior&lt;/keyword&gt;&lt;keyword&gt;Brain/physiology&lt;/keyword&gt;&lt;keyword&gt;Brain Mapping&lt;/keyword&gt;&lt;keyword&gt;Decision Making/*physiology&lt;/keyword&gt;&lt;keyword&gt;Female&lt;/keyword&gt;&lt;keyword&gt;Humans&lt;/keyword&gt;&lt;keyword&gt;Magnetic Resonance Imaging&lt;/keyword&gt;&lt;keyword&gt;Male&lt;/keyword&gt;&lt;keyword&gt;Prefrontal Cortex/*physiology&lt;/keyword&gt;&lt;keyword&gt;Psychology, Adolescent&lt;/keyword&gt;&lt;keyword&gt;*Risk-Taking&lt;/keyword&gt;&lt;keyword&gt;*Stress, Psychological&lt;/keyword&gt;&lt;/keywords&gt;&lt;dates&gt;&lt;year&gt;2017&lt;/year&gt;&lt;pub-dates&gt;&lt;date&gt;Feb 1&lt;/date&gt;&lt;/pub-dates&gt;&lt;/dates&gt;&lt;isbn&gt;1053-8119&lt;/isbn&gt;&lt;accession-num&gt;27639352&lt;/accession-num&gt;&lt;urls&gt;&lt;/urls&gt;&lt;electronic-resource-num&gt;10.1016/j.neuroimage.2016.08.067&lt;/electronic-resource-num&gt;&lt;remote-database-provider&gt;NLM&lt;/remote-database-provider&gt;&lt;language&gt;eng&lt;/language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B722B8" w:rsidRPr="00536B72" w14:paraId="73DDF1A9" w14:textId="77777777" w:rsidTr="008B46A0">
        <w:tc>
          <w:tcPr>
            <w:tcW w:w="709" w:type="dxa"/>
            <w:tcBorders>
              <w:right w:val="nil"/>
            </w:tcBorders>
          </w:tcPr>
          <w:p w14:paraId="15ED3980" w14:textId="4EFCB922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5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48C3AD3B" w14:textId="230D7F2D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Vidal-Ribas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15D98016" w14:textId="74C2F5AA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WaWRhbC1SaWJhczwvQXV0aG9yPjxZZWFyPjIwMTk8L1ll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WaWRhbC1SaWJhczwvQXV0aG9yPjxZZWFyPjIwMTk8L1ll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541382B0" w14:textId="401641E6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B898AB5" w14:textId="6ECA1110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Yamamoto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69B0364" w14:textId="11623588" w:rsidR="00B722B8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ZYW1hbW90bzwvQXV0aG9yPjxZZWFyPjIwMTc8L1llYXI+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ZYW1hbW90bzwvQXV0aG9yPjxZZWFyPjIwMTc8L1llYXI+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8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425E2B" w:rsidRPr="00536B72" w14:paraId="4CB9AE24" w14:textId="77777777" w:rsidTr="008B46A0">
        <w:tc>
          <w:tcPr>
            <w:tcW w:w="709" w:type="dxa"/>
            <w:tcBorders>
              <w:right w:val="nil"/>
            </w:tcBorders>
          </w:tcPr>
          <w:p w14:paraId="559DD6A9" w14:textId="3F836D78" w:rsidR="00425E2B" w:rsidRPr="00536B72" w:rsidRDefault="00B722B8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7</w:t>
            </w:r>
          </w:p>
        </w:tc>
        <w:tc>
          <w:tcPr>
            <w:tcW w:w="1985" w:type="dxa"/>
            <w:tcBorders>
              <w:left w:val="nil"/>
              <w:right w:val="nil"/>
            </w:tcBorders>
          </w:tcPr>
          <w:p w14:paraId="2340F460" w14:textId="2AF68F7E" w:rsidR="00425E2B" w:rsidRPr="00B4151F" w:rsidRDefault="00B4151F" w:rsidP="008B46A0">
            <w:pPr>
              <w:spacing w:line="276" w:lineRule="auto"/>
              <w:rPr>
                <w:noProof/>
                <w:sz w:val="22"/>
              </w:rPr>
            </w:pPr>
            <w:r w:rsidRPr="00B4151F">
              <w:rPr>
                <w:rFonts w:cs="Times New Roman"/>
                <w:noProof/>
                <w:sz w:val="22"/>
              </w:rPr>
              <w:t>Zschucke et al.</w:t>
            </w:r>
          </w:p>
        </w:tc>
        <w:tc>
          <w:tcPr>
            <w:tcW w:w="1463" w:type="dxa"/>
            <w:tcBorders>
              <w:left w:val="nil"/>
              <w:right w:val="single" w:sz="12" w:space="0" w:color="000000"/>
            </w:tcBorders>
          </w:tcPr>
          <w:p w14:paraId="0DEBDEB2" w14:textId="451FA309" w:rsidR="00425E2B" w:rsidRDefault="00425E2B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ac2NodWNrZTwvQXV0aG9yPjxZZWFyPjIwMTU8L1llYXI+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c2NodWNrZTwvQXV0aG9yPjxZZWFyPjIwMTU8L1llYXI+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8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CCB01A5" w14:textId="77777777" w:rsidR="00425E2B" w:rsidRPr="00536B72" w:rsidRDefault="00425E2B" w:rsidP="008B46A0">
            <w:pPr>
              <w:spacing w:line="276" w:lineRule="auto"/>
              <w:rPr>
                <w:rFonts w:cs="Times New Roman"/>
                <w:sz w:val="22"/>
              </w:rPr>
            </w:pP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30AEC83" w14:textId="333486B9" w:rsidR="00425E2B" w:rsidRPr="00B4151F" w:rsidRDefault="00425E2B" w:rsidP="008B46A0">
            <w:pPr>
              <w:spacing w:line="276" w:lineRule="auto"/>
              <w:rPr>
                <w:noProof/>
                <w:sz w:val="22"/>
              </w:rPr>
            </w:pPr>
          </w:p>
        </w:tc>
        <w:tc>
          <w:tcPr>
            <w:tcW w:w="1383" w:type="dxa"/>
            <w:tcBorders>
              <w:left w:val="nil"/>
            </w:tcBorders>
          </w:tcPr>
          <w:p w14:paraId="552021B3" w14:textId="440C9ECA" w:rsidR="00425E2B" w:rsidRDefault="00425E2B" w:rsidP="008B46A0">
            <w:pPr>
              <w:spacing w:line="276" w:lineRule="auto"/>
              <w:rPr>
                <w:rFonts w:cs="Times New Roman"/>
                <w:sz w:val="22"/>
              </w:rPr>
            </w:pPr>
          </w:p>
        </w:tc>
      </w:tr>
    </w:tbl>
    <w:p w14:paraId="7F073C57" w14:textId="77777777" w:rsidR="005E48C4" w:rsidRDefault="005E48C4" w:rsidP="00E65417">
      <w:pPr>
        <w:jc w:val="center"/>
        <w:rPr>
          <w:b/>
          <w:bCs/>
          <w:sz w:val="22"/>
          <w:szCs w:val="21"/>
        </w:rPr>
      </w:pPr>
    </w:p>
    <w:p w14:paraId="718C2A43" w14:textId="77777777" w:rsidR="008B46A0" w:rsidRDefault="008B46A0">
      <w:pPr>
        <w:widowControl/>
        <w:jc w:val="left"/>
        <w:rPr>
          <w:b/>
          <w:bCs/>
          <w:sz w:val="22"/>
          <w:szCs w:val="21"/>
        </w:rPr>
      </w:pPr>
      <w:r>
        <w:rPr>
          <w:b/>
          <w:bCs/>
          <w:sz w:val="22"/>
          <w:szCs w:val="21"/>
        </w:rPr>
        <w:br w:type="page"/>
      </w:r>
    </w:p>
    <w:p w14:paraId="669E48A1" w14:textId="1DF23FF4" w:rsidR="00E65417" w:rsidRPr="00267204" w:rsidRDefault="00CE18EA" w:rsidP="00E65417">
      <w:pPr>
        <w:jc w:val="center"/>
        <w:rPr>
          <w:sz w:val="22"/>
          <w:szCs w:val="21"/>
        </w:rPr>
      </w:pPr>
      <w:r w:rsidRPr="00267204">
        <w:rPr>
          <w:b/>
          <w:bCs/>
          <w:sz w:val="22"/>
          <w:szCs w:val="21"/>
        </w:rPr>
        <w:lastRenderedPageBreak/>
        <w:t>Table S</w:t>
      </w:r>
      <w:r w:rsidR="00E44FFD">
        <w:rPr>
          <w:rFonts w:hint="eastAsia"/>
          <w:b/>
          <w:bCs/>
          <w:sz w:val="22"/>
          <w:szCs w:val="21"/>
        </w:rPr>
        <w:t>9</w:t>
      </w:r>
      <w:r w:rsidRPr="00267204">
        <w:rPr>
          <w:sz w:val="22"/>
          <w:szCs w:val="21"/>
        </w:rPr>
        <w:t xml:space="preserve">. Peak regions of ENM results on </w:t>
      </w:r>
      <w:r w:rsidRPr="00267204">
        <w:rPr>
          <w:rFonts w:hint="eastAsia"/>
          <w:sz w:val="22"/>
          <w:szCs w:val="21"/>
        </w:rPr>
        <w:t>stress</w:t>
      </w:r>
      <w:r w:rsidRPr="00267204">
        <w:rPr>
          <w:sz w:val="22"/>
          <w:szCs w:val="21"/>
        </w:rPr>
        <w:t xml:space="preserve"> based on </w:t>
      </w:r>
      <w:proofErr w:type="spellStart"/>
      <w:r w:rsidRPr="00267204">
        <w:rPr>
          <w:sz w:val="22"/>
          <w:szCs w:val="21"/>
        </w:rPr>
        <w:t>Brainnetome</w:t>
      </w:r>
      <w:proofErr w:type="spellEnd"/>
      <w:r w:rsidRPr="00267204">
        <w:rPr>
          <w:sz w:val="22"/>
          <w:szCs w:val="21"/>
        </w:rPr>
        <w:t xml:space="preserve"> Atlas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640"/>
        <w:gridCol w:w="2475"/>
        <w:gridCol w:w="2596"/>
        <w:gridCol w:w="1595"/>
      </w:tblGrid>
      <w:tr w:rsidR="00CE18EA" w14:paraId="26C3530A" w14:textId="77777777" w:rsidTr="006A5B1F">
        <w:trPr>
          <w:jc w:val="center"/>
        </w:trPr>
        <w:tc>
          <w:tcPr>
            <w:tcW w:w="987" w:type="pct"/>
            <w:shd w:val="clear" w:color="auto" w:fill="D9E2F3" w:themeFill="accent1" w:themeFillTint="33"/>
            <w:vAlign w:val="center"/>
          </w:tcPr>
          <w:p w14:paraId="20391FA8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b/>
                <w:bCs/>
                <w:color w:val="000000"/>
                <w:sz w:val="21"/>
                <w:szCs w:val="21"/>
              </w:rPr>
              <w:t>region</w:t>
            </w:r>
          </w:p>
        </w:tc>
        <w:tc>
          <w:tcPr>
            <w:tcW w:w="1490" w:type="pct"/>
            <w:shd w:val="clear" w:color="auto" w:fill="D9E2F3" w:themeFill="accent1" w:themeFillTint="33"/>
            <w:vAlign w:val="center"/>
          </w:tcPr>
          <w:p w14:paraId="4A802B99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b/>
                <w:bCs/>
                <w:color w:val="000000"/>
                <w:sz w:val="21"/>
                <w:szCs w:val="21"/>
              </w:rPr>
              <w:t>sub-region</w:t>
            </w:r>
          </w:p>
        </w:tc>
        <w:tc>
          <w:tcPr>
            <w:tcW w:w="1563" w:type="pct"/>
            <w:shd w:val="clear" w:color="auto" w:fill="D9E2F3" w:themeFill="accent1" w:themeFillTint="33"/>
            <w:vAlign w:val="bottom"/>
          </w:tcPr>
          <w:p w14:paraId="321575EF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cs="Times New Roman"/>
                <w:b/>
                <w:bCs/>
                <w:sz w:val="21"/>
                <w:szCs w:val="21"/>
              </w:rPr>
              <w:t>max values</w:t>
            </w:r>
          </w:p>
        </w:tc>
        <w:tc>
          <w:tcPr>
            <w:tcW w:w="961" w:type="pct"/>
            <w:shd w:val="clear" w:color="auto" w:fill="D9E2F3" w:themeFill="accent1" w:themeFillTint="33"/>
            <w:vAlign w:val="bottom"/>
          </w:tcPr>
          <w:p w14:paraId="7C5A1422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cs="Times New Roman" w:hint="eastAsia"/>
                <w:b/>
                <w:bCs/>
                <w:sz w:val="21"/>
                <w:szCs w:val="21"/>
              </w:rPr>
              <w:t>voxels</w:t>
            </w:r>
          </w:p>
        </w:tc>
      </w:tr>
      <w:tr w:rsidR="00CE18EA" w14:paraId="43F9BB59" w14:textId="77777777" w:rsidTr="006A5B1F">
        <w:trPr>
          <w:jc w:val="center"/>
        </w:trPr>
        <w:tc>
          <w:tcPr>
            <w:tcW w:w="987" w:type="pct"/>
            <w:vAlign w:val="center"/>
          </w:tcPr>
          <w:p w14:paraId="2E5575A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1F90864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8dl_l</w:t>
            </w:r>
          </w:p>
        </w:tc>
        <w:tc>
          <w:tcPr>
            <w:tcW w:w="1563" w:type="pct"/>
            <w:vAlign w:val="bottom"/>
          </w:tcPr>
          <w:p w14:paraId="067B30A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08 </w:t>
            </w:r>
          </w:p>
        </w:tc>
        <w:tc>
          <w:tcPr>
            <w:tcW w:w="961" w:type="pct"/>
            <w:vAlign w:val="bottom"/>
          </w:tcPr>
          <w:p w14:paraId="3F0528C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7</w:t>
            </w:r>
          </w:p>
        </w:tc>
      </w:tr>
      <w:tr w:rsidR="00CE18EA" w14:paraId="3775E360" w14:textId="77777777" w:rsidTr="006A5B1F">
        <w:trPr>
          <w:jc w:val="center"/>
        </w:trPr>
        <w:tc>
          <w:tcPr>
            <w:tcW w:w="987" w:type="pct"/>
            <w:vAlign w:val="center"/>
          </w:tcPr>
          <w:p w14:paraId="5E951E7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19BFCDD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8dl_r</w:t>
            </w:r>
          </w:p>
        </w:tc>
        <w:tc>
          <w:tcPr>
            <w:tcW w:w="1563" w:type="pct"/>
            <w:vAlign w:val="bottom"/>
          </w:tcPr>
          <w:p w14:paraId="6E47C96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05 </w:t>
            </w:r>
          </w:p>
        </w:tc>
        <w:tc>
          <w:tcPr>
            <w:tcW w:w="961" w:type="pct"/>
            <w:vAlign w:val="bottom"/>
          </w:tcPr>
          <w:p w14:paraId="530665A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9</w:t>
            </w:r>
          </w:p>
        </w:tc>
      </w:tr>
      <w:tr w:rsidR="00CE18EA" w14:paraId="7100BFC9" w14:textId="77777777" w:rsidTr="006A5B1F">
        <w:trPr>
          <w:jc w:val="center"/>
        </w:trPr>
        <w:tc>
          <w:tcPr>
            <w:tcW w:w="987" w:type="pct"/>
            <w:vAlign w:val="center"/>
          </w:tcPr>
          <w:p w14:paraId="40A0A67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6E1E7C0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l_l</w:t>
            </w:r>
          </w:p>
        </w:tc>
        <w:tc>
          <w:tcPr>
            <w:tcW w:w="1563" w:type="pct"/>
            <w:vAlign w:val="bottom"/>
          </w:tcPr>
          <w:p w14:paraId="22898BE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67 </w:t>
            </w:r>
          </w:p>
        </w:tc>
        <w:tc>
          <w:tcPr>
            <w:tcW w:w="961" w:type="pct"/>
            <w:vAlign w:val="bottom"/>
          </w:tcPr>
          <w:p w14:paraId="11C9424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</w:t>
            </w:r>
          </w:p>
        </w:tc>
      </w:tr>
      <w:tr w:rsidR="00CE18EA" w14:paraId="20BBAD17" w14:textId="77777777" w:rsidTr="006A5B1F">
        <w:trPr>
          <w:jc w:val="center"/>
        </w:trPr>
        <w:tc>
          <w:tcPr>
            <w:tcW w:w="987" w:type="pct"/>
            <w:vAlign w:val="center"/>
          </w:tcPr>
          <w:p w14:paraId="44CA76F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264369D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l_r</w:t>
            </w:r>
          </w:p>
        </w:tc>
        <w:tc>
          <w:tcPr>
            <w:tcW w:w="1563" w:type="pct"/>
            <w:vAlign w:val="bottom"/>
          </w:tcPr>
          <w:p w14:paraId="0340B4E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02 </w:t>
            </w:r>
          </w:p>
        </w:tc>
        <w:tc>
          <w:tcPr>
            <w:tcW w:w="961" w:type="pct"/>
            <w:vAlign w:val="bottom"/>
          </w:tcPr>
          <w:p w14:paraId="6468BA3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8</w:t>
            </w:r>
          </w:p>
        </w:tc>
      </w:tr>
      <w:tr w:rsidR="00CE18EA" w14:paraId="7EFA1F59" w14:textId="77777777" w:rsidTr="006A5B1F">
        <w:trPr>
          <w:jc w:val="center"/>
        </w:trPr>
        <w:tc>
          <w:tcPr>
            <w:tcW w:w="987" w:type="pct"/>
            <w:vAlign w:val="center"/>
          </w:tcPr>
          <w:p w14:paraId="5AEC1A2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2EB533D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m_l</w:t>
            </w:r>
          </w:p>
        </w:tc>
        <w:tc>
          <w:tcPr>
            <w:tcW w:w="1563" w:type="pct"/>
            <w:vAlign w:val="bottom"/>
          </w:tcPr>
          <w:p w14:paraId="7892DD3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16 </w:t>
            </w:r>
          </w:p>
        </w:tc>
        <w:tc>
          <w:tcPr>
            <w:tcW w:w="961" w:type="pct"/>
            <w:vAlign w:val="bottom"/>
          </w:tcPr>
          <w:p w14:paraId="353CF7C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2</w:t>
            </w:r>
          </w:p>
        </w:tc>
      </w:tr>
      <w:tr w:rsidR="00CE18EA" w14:paraId="1B58071D" w14:textId="77777777" w:rsidTr="006A5B1F">
        <w:trPr>
          <w:jc w:val="center"/>
        </w:trPr>
        <w:tc>
          <w:tcPr>
            <w:tcW w:w="987" w:type="pct"/>
            <w:vAlign w:val="center"/>
          </w:tcPr>
          <w:p w14:paraId="5C9190E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57715D5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m_r</w:t>
            </w:r>
          </w:p>
        </w:tc>
        <w:tc>
          <w:tcPr>
            <w:tcW w:w="1563" w:type="pct"/>
            <w:vAlign w:val="bottom"/>
          </w:tcPr>
          <w:p w14:paraId="3315AD0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58 </w:t>
            </w:r>
          </w:p>
        </w:tc>
        <w:tc>
          <w:tcPr>
            <w:tcW w:w="961" w:type="pct"/>
            <w:vAlign w:val="bottom"/>
          </w:tcPr>
          <w:p w14:paraId="619B3BF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4</w:t>
            </w:r>
          </w:p>
        </w:tc>
      </w:tr>
      <w:tr w:rsidR="00CE18EA" w14:paraId="7945C9E5" w14:textId="77777777" w:rsidTr="006A5B1F">
        <w:trPr>
          <w:jc w:val="center"/>
        </w:trPr>
        <w:tc>
          <w:tcPr>
            <w:tcW w:w="987" w:type="pct"/>
            <w:vAlign w:val="center"/>
          </w:tcPr>
          <w:p w14:paraId="1B15A69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28A504D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0m_l</w:t>
            </w:r>
          </w:p>
        </w:tc>
        <w:tc>
          <w:tcPr>
            <w:tcW w:w="1563" w:type="pct"/>
            <w:vAlign w:val="bottom"/>
          </w:tcPr>
          <w:p w14:paraId="5DB85E7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81 </w:t>
            </w:r>
          </w:p>
        </w:tc>
        <w:tc>
          <w:tcPr>
            <w:tcW w:w="961" w:type="pct"/>
            <w:vAlign w:val="bottom"/>
          </w:tcPr>
          <w:p w14:paraId="050DB0D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64</w:t>
            </w:r>
          </w:p>
        </w:tc>
      </w:tr>
      <w:tr w:rsidR="00CE18EA" w14:paraId="4CE29C6E" w14:textId="77777777" w:rsidTr="006A5B1F">
        <w:trPr>
          <w:jc w:val="center"/>
        </w:trPr>
        <w:tc>
          <w:tcPr>
            <w:tcW w:w="987" w:type="pct"/>
            <w:vAlign w:val="center"/>
          </w:tcPr>
          <w:p w14:paraId="055F535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SFG</w:t>
            </w:r>
          </w:p>
        </w:tc>
        <w:tc>
          <w:tcPr>
            <w:tcW w:w="1490" w:type="pct"/>
            <w:vAlign w:val="center"/>
          </w:tcPr>
          <w:p w14:paraId="350C57D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0m_r</w:t>
            </w:r>
          </w:p>
        </w:tc>
        <w:tc>
          <w:tcPr>
            <w:tcW w:w="1563" w:type="pct"/>
            <w:vAlign w:val="bottom"/>
          </w:tcPr>
          <w:p w14:paraId="3591BD6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38 </w:t>
            </w:r>
          </w:p>
        </w:tc>
        <w:tc>
          <w:tcPr>
            <w:tcW w:w="961" w:type="pct"/>
            <w:vAlign w:val="bottom"/>
          </w:tcPr>
          <w:p w14:paraId="331BCF0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37</w:t>
            </w:r>
          </w:p>
        </w:tc>
      </w:tr>
      <w:tr w:rsidR="00CE18EA" w14:paraId="5A948818" w14:textId="77777777" w:rsidTr="006A5B1F">
        <w:trPr>
          <w:jc w:val="center"/>
        </w:trPr>
        <w:tc>
          <w:tcPr>
            <w:tcW w:w="987" w:type="pct"/>
            <w:vAlign w:val="center"/>
          </w:tcPr>
          <w:p w14:paraId="2C98141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490" w:type="pct"/>
            <w:vAlign w:val="center"/>
          </w:tcPr>
          <w:p w14:paraId="6147479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_46d_l</w:t>
            </w:r>
          </w:p>
        </w:tc>
        <w:tc>
          <w:tcPr>
            <w:tcW w:w="1563" w:type="pct"/>
            <w:vAlign w:val="bottom"/>
          </w:tcPr>
          <w:p w14:paraId="06923D2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70 </w:t>
            </w:r>
          </w:p>
        </w:tc>
        <w:tc>
          <w:tcPr>
            <w:tcW w:w="961" w:type="pct"/>
            <w:vAlign w:val="bottom"/>
          </w:tcPr>
          <w:p w14:paraId="3340DE1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9</w:t>
            </w:r>
          </w:p>
        </w:tc>
      </w:tr>
      <w:tr w:rsidR="00CE18EA" w14:paraId="7576D1C5" w14:textId="77777777" w:rsidTr="006A5B1F">
        <w:trPr>
          <w:jc w:val="center"/>
        </w:trPr>
        <w:tc>
          <w:tcPr>
            <w:tcW w:w="987" w:type="pct"/>
            <w:vAlign w:val="center"/>
          </w:tcPr>
          <w:p w14:paraId="0F35F0F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490" w:type="pct"/>
            <w:vAlign w:val="center"/>
          </w:tcPr>
          <w:p w14:paraId="2369EAF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9_46d_r</w:t>
            </w:r>
          </w:p>
        </w:tc>
        <w:tc>
          <w:tcPr>
            <w:tcW w:w="1563" w:type="pct"/>
            <w:vAlign w:val="bottom"/>
          </w:tcPr>
          <w:p w14:paraId="3167677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85 </w:t>
            </w:r>
          </w:p>
        </w:tc>
        <w:tc>
          <w:tcPr>
            <w:tcW w:w="961" w:type="pct"/>
            <w:vAlign w:val="bottom"/>
          </w:tcPr>
          <w:p w14:paraId="66F8E50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2</w:t>
            </w:r>
          </w:p>
        </w:tc>
      </w:tr>
      <w:tr w:rsidR="00CE18EA" w14:paraId="209816DA" w14:textId="77777777" w:rsidTr="006A5B1F">
        <w:trPr>
          <w:jc w:val="center"/>
        </w:trPr>
        <w:tc>
          <w:tcPr>
            <w:tcW w:w="987" w:type="pct"/>
            <w:vAlign w:val="center"/>
          </w:tcPr>
          <w:p w14:paraId="6A5A746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490" w:type="pct"/>
            <w:vAlign w:val="center"/>
          </w:tcPr>
          <w:p w14:paraId="2B30FE7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46_l</w:t>
            </w:r>
          </w:p>
        </w:tc>
        <w:tc>
          <w:tcPr>
            <w:tcW w:w="1563" w:type="pct"/>
            <w:vAlign w:val="bottom"/>
          </w:tcPr>
          <w:p w14:paraId="119F140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88 </w:t>
            </w:r>
          </w:p>
        </w:tc>
        <w:tc>
          <w:tcPr>
            <w:tcW w:w="961" w:type="pct"/>
            <w:vAlign w:val="bottom"/>
          </w:tcPr>
          <w:p w14:paraId="1ECFAFC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2</w:t>
            </w:r>
          </w:p>
        </w:tc>
      </w:tr>
      <w:tr w:rsidR="00CE18EA" w14:paraId="5CE4CF1F" w14:textId="77777777" w:rsidTr="006A5B1F">
        <w:trPr>
          <w:jc w:val="center"/>
        </w:trPr>
        <w:tc>
          <w:tcPr>
            <w:tcW w:w="987" w:type="pct"/>
            <w:vAlign w:val="center"/>
          </w:tcPr>
          <w:p w14:paraId="05B178B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490" w:type="pct"/>
            <w:vAlign w:val="center"/>
          </w:tcPr>
          <w:p w14:paraId="047013C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46_r</w:t>
            </w:r>
          </w:p>
        </w:tc>
        <w:tc>
          <w:tcPr>
            <w:tcW w:w="1563" w:type="pct"/>
            <w:vAlign w:val="bottom"/>
          </w:tcPr>
          <w:p w14:paraId="5AB3FF0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55 </w:t>
            </w:r>
          </w:p>
        </w:tc>
        <w:tc>
          <w:tcPr>
            <w:tcW w:w="961" w:type="pct"/>
            <w:vAlign w:val="bottom"/>
          </w:tcPr>
          <w:p w14:paraId="464B96C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2</w:t>
            </w:r>
          </w:p>
        </w:tc>
      </w:tr>
      <w:tr w:rsidR="00CE18EA" w14:paraId="703F6E76" w14:textId="77777777" w:rsidTr="006A5B1F">
        <w:trPr>
          <w:jc w:val="center"/>
        </w:trPr>
        <w:tc>
          <w:tcPr>
            <w:tcW w:w="987" w:type="pct"/>
            <w:vAlign w:val="center"/>
          </w:tcPr>
          <w:p w14:paraId="50EACF3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490" w:type="pct"/>
            <w:vAlign w:val="center"/>
          </w:tcPr>
          <w:p w14:paraId="5B1D8EC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8vl_l</w:t>
            </w:r>
          </w:p>
        </w:tc>
        <w:tc>
          <w:tcPr>
            <w:tcW w:w="1563" w:type="pct"/>
            <w:vAlign w:val="bottom"/>
          </w:tcPr>
          <w:p w14:paraId="17FC7CC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96 </w:t>
            </w:r>
          </w:p>
        </w:tc>
        <w:tc>
          <w:tcPr>
            <w:tcW w:w="961" w:type="pct"/>
            <w:vAlign w:val="bottom"/>
          </w:tcPr>
          <w:p w14:paraId="4C4AE4F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7</w:t>
            </w:r>
          </w:p>
        </w:tc>
      </w:tr>
      <w:tr w:rsidR="00CE18EA" w14:paraId="0F5EC083" w14:textId="77777777" w:rsidTr="006A5B1F">
        <w:trPr>
          <w:jc w:val="center"/>
        </w:trPr>
        <w:tc>
          <w:tcPr>
            <w:tcW w:w="987" w:type="pct"/>
            <w:vAlign w:val="center"/>
          </w:tcPr>
          <w:p w14:paraId="4C7D99A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FG</w:t>
            </w:r>
          </w:p>
        </w:tc>
        <w:tc>
          <w:tcPr>
            <w:tcW w:w="1490" w:type="pct"/>
            <w:vAlign w:val="center"/>
          </w:tcPr>
          <w:p w14:paraId="097D88F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0l_r</w:t>
            </w:r>
          </w:p>
        </w:tc>
        <w:tc>
          <w:tcPr>
            <w:tcW w:w="1563" w:type="pct"/>
            <w:vAlign w:val="bottom"/>
          </w:tcPr>
          <w:p w14:paraId="2FFB727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54 </w:t>
            </w:r>
          </w:p>
        </w:tc>
        <w:tc>
          <w:tcPr>
            <w:tcW w:w="961" w:type="pct"/>
            <w:vAlign w:val="bottom"/>
          </w:tcPr>
          <w:p w14:paraId="5C64500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9</w:t>
            </w:r>
          </w:p>
        </w:tc>
      </w:tr>
      <w:tr w:rsidR="00CE18EA" w14:paraId="569C1C00" w14:textId="77777777" w:rsidTr="006A5B1F">
        <w:trPr>
          <w:jc w:val="center"/>
        </w:trPr>
        <w:tc>
          <w:tcPr>
            <w:tcW w:w="987" w:type="pct"/>
            <w:vAlign w:val="center"/>
          </w:tcPr>
          <w:p w14:paraId="410C1C4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08A4F27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4m_l</w:t>
            </w:r>
          </w:p>
        </w:tc>
        <w:tc>
          <w:tcPr>
            <w:tcW w:w="1563" w:type="pct"/>
            <w:vAlign w:val="bottom"/>
          </w:tcPr>
          <w:p w14:paraId="3AF559B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13 </w:t>
            </w:r>
          </w:p>
        </w:tc>
        <w:tc>
          <w:tcPr>
            <w:tcW w:w="961" w:type="pct"/>
            <w:vAlign w:val="bottom"/>
          </w:tcPr>
          <w:p w14:paraId="7180006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3</w:t>
            </w:r>
          </w:p>
        </w:tc>
      </w:tr>
      <w:tr w:rsidR="00CE18EA" w14:paraId="14121ADC" w14:textId="77777777" w:rsidTr="006A5B1F">
        <w:trPr>
          <w:jc w:val="center"/>
        </w:trPr>
        <w:tc>
          <w:tcPr>
            <w:tcW w:w="987" w:type="pct"/>
            <w:vAlign w:val="center"/>
          </w:tcPr>
          <w:p w14:paraId="3DEB08D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7CBED59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4m_r</w:t>
            </w:r>
          </w:p>
        </w:tc>
        <w:tc>
          <w:tcPr>
            <w:tcW w:w="1563" w:type="pct"/>
            <w:vAlign w:val="bottom"/>
          </w:tcPr>
          <w:p w14:paraId="4015694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15 </w:t>
            </w:r>
          </w:p>
        </w:tc>
        <w:tc>
          <w:tcPr>
            <w:tcW w:w="961" w:type="pct"/>
            <w:vAlign w:val="bottom"/>
          </w:tcPr>
          <w:p w14:paraId="1075D8F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2</w:t>
            </w:r>
          </w:p>
        </w:tc>
      </w:tr>
      <w:tr w:rsidR="00CE18EA" w14:paraId="0B4189D5" w14:textId="77777777" w:rsidTr="006A5B1F">
        <w:trPr>
          <w:jc w:val="center"/>
        </w:trPr>
        <w:tc>
          <w:tcPr>
            <w:tcW w:w="987" w:type="pct"/>
            <w:vAlign w:val="center"/>
          </w:tcPr>
          <w:p w14:paraId="159D1F3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47C2A09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2_47o_l</w:t>
            </w:r>
          </w:p>
        </w:tc>
        <w:tc>
          <w:tcPr>
            <w:tcW w:w="1563" w:type="pct"/>
            <w:vAlign w:val="bottom"/>
          </w:tcPr>
          <w:p w14:paraId="1098DD5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34 </w:t>
            </w:r>
          </w:p>
        </w:tc>
        <w:tc>
          <w:tcPr>
            <w:tcW w:w="961" w:type="pct"/>
            <w:vAlign w:val="bottom"/>
          </w:tcPr>
          <w:p w14:paraId="5370037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8</w:t>
            </w:r>
          </w:p>
        </w:tc>
      </w:tr>
      <w:tr w:rsidR="00CE18EA" w14:paraId="560DD4C8" w14:textId="77777777" w:rsidTr="006A5B1F">
        <w:trPr>
          <w:jc w:val="center"/>
        </w:trPr>
        <w:tc>
          <w:tcPr>
            <w:tcW w:w="987" w:type="pct"/>
            <w:vAlign w:val="center"/>
          </w:tcPr>
          <w:p w14:paraId="6C515A3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07FDCAE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2_47o_r</w:t>
            </w:r>
          </w:p>
        </w:tc>
        <w:tc>
          <w:tcPr>
            <w:tcW w:w="1563" w:type="pct"/>
            <w:vAlign w:val="bottom"/>
          </w:tcPr>
          <w:p w14:paraId="2E5E470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13 </w:t>
            </w:r>
          </w:p>
        </w:tc>
        <w:tc>
          <w:tcPr>
            <w:tcW w:w="961" w:type="pct"/>
            <w:vAlign w:val="bottom"/>
          </w:tcPr>
          <w:p w14:paraId="71D6BC9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3</w:t>
            </w:r>
          </w:p>
        </w:tc>
      </w:tr>
      <w:tr w:rsidR="00CE18EA" w14:paraId="734A6D5A" w14:textId="77777777" w:rsidTr="006A5B1F">
        <w:trPr>
          <w:jc w:val="center"/>
        </w:trPr>
        <w:tc>
          <w:tcPr>
            <w:tcW w:w="987" w:type="pct"/>
            <w:vAlign w:val="center"/>
          </w:tcPr>
          <w:p w14:paraId="6BA8D41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46DD9BF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1l_l</w:t>
            </w:r>
          </w:p>
        </w:tc>
        <w:tc>
          <w:tcPr>
            <w:tcW w:w="1563" w:type="pct"/>
            <w:vAlign w:val="bottom"/>
          </w:tcPr>
          <w:p w14:paraId="3EB47D3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23 </w:t>
            </w:r>
          </w:p>
        </w:tc>
        <w:tc>
          <w:tcPr>
            <w:tcW w:w="961" w:type="pct"/>
            <w:vAlign w:val="bottom"/>
          </w:tcPr>
          <w:p w14:paraId="2D355D5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9</w:t>
            </w:r>
          </w:p>
        </w:tc>
      </w:tr>
      <w:tr w:rsidR="00CE18EA" w14:paraId="77454351" w14:textId="77777777" w:rsidTr="006A5B1F">
        <w:trPr>
          <w:jc w:val="center"/>
        </w:trPr>
        <w:tc>
          <w:tcPr>
            <w:tcW w:w="987" w:type="pct"/>
            <w:vAlign w:val="center"/>
          </w:tcPr>
          <w:p w14:paraId="09520FF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2C3BD47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1l_r</w:t>
            </w:r>
          </w:p>
        </w:tc>
        <w:tc>
          <w:tcPr>
            <w:tcW w:w="1563" w:type="pct"/>
            <w:vAlign w:val="bottom"/>
          </w:tcPr>
          <w:p w14:paraId="0E51DF1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6.21 </w:t>
            </w:r>
          </w:p>
        </w:tc>
        <w:tc>
          <w:tcPr>
            <w:tcW w:w="961" w:type="pct"/>
            <w:vAlign w:val="bottom"/>
          </w:tcPr>
          <w:p w14:paraId="75E8991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6</w:t>
            </w:r>
          </w:p>
        </w:tc>
      </w:tr>
      <w:tr w:rsidR="00CE18EA" w14:paraId="7E138C5D" w14:textId="77777777" w:rsidTr="006A5B1F">
        <w:trPr>
          <w:jc w:val="center"/>
        </w:trPr>
        <w:tc>
          <w:tcPr>
            <w:tcW w:w="987" w:type="pct"/>
            <w:vAlign w:val="center"/>
          </w:tcPr>
          <w:p w14:paraId="37347D5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73B8BF9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3_l</w:t>
            </w:r>
          </w:p>
        </w:tc>
        <w:tc>
          <w:tcPr>
            <w:tcW w:w="1563" w:type="pct"/>
            <w:vAlign w:val="bottom"/>
          </w:tcPr>
          <w:p w14:paraId="119A763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44 </w:t>
            </w:r>
          </w:p>
        </w:tc>
        <w:tc>
          <w:tcPr>
            <w:tcW w:w="961" w:type="pct"/>
            <w:vAlign w:val="bottom"/>
          </w:tcPr>
          <w:p w14:paraId="6DB61A1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6</w:t>
            </w:r>
          </w:p>
        </w:tc>
      </w:tr>
      <w:tr w:rsidR="00CE18EA" w14:paraId="0C35F374" w14:textId="77777777" w:rsidTr="006A5B1F">
        <w:trPr>
          <w:jc w:val="center"/>
        </w:trPr>
        <w:tc>
          <w:tcPr>
            <w:tcW w:w="987" w:type="pct"/>
            <w:vAlign w:val="center"/>
          </w:tcPr>
          <w:p w14:paraId="4EFCCBF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OrG</w:t>
            </w:r>
            <w:proofErr w:type="spellEnd"/>
          </w:p>
        </w:tc>
        <w:tc>
          <w:tcPr>
            <w:tcW w:w="1490" w:type="pct"/>
            <w:vAlign w:val="center"/>
          </w:tcPr>
          <w:p w14:paraId="532A7AA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12_47l_r</w:t>
            </w:r>
          </w:p>
        </w:tc>
        <w:tc>
          <w:tcPr>
            <w:tcW w:w="1563" w:type="pct"/>
            <w:vAlign w:val="bottom"/>
          </w:tcPr>
          <w:p w14:paraId="1FB05F6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16 </w:t>
            </w:r>
          </w:p>
        </w:tc>
        <w:tc>
          <w:tcPr>
            <w:tcW w:w="961" w:type="pct"/>
            <w:vAlign w:val="bottom"/>
          </w:tcPr>
          <w:p w14:paraId="4C48496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</w:t>
            </w:r>
          </w:p>
        </w:tc>
      </w:tr>
      <w:tr w:rsidR="00CE18EA" w14:paraId="07A80D03" w14:textId="77777777" w:rsidTr="006A5B1F">
        <w:trPr>
          <w:jc w:val="center"/>
        </w:trPr>
        <w:tc>
          <w:tcPr>
            <w:tcW w:w="987" w:type="pct"/>
            <w:vAlign w:val="center"/>
          </w:tcPr>
          <w:p w14:paraId="0CC9719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MTG</w:t>
            </w:r>
          </w:p>
        </w:tc>
        <w:tc>
          <w:tcPr>
            <w:tcW w:w="1490" w:type="pct"/>
            <w:vAlign w:val="center"/>
          </w:tcPr>
          <w:p w14:paraId="2717C6D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aSTS_r</w:t>
            </w:r>
            <w:proofErr w:type="spellEnd"/>
          </w:p>
        </w:tc>
        <w:tc>
          <w:tcPr>
            <w:tcW w:w="1563" w:type="pct"/>
            <w:vAlign w:val="bottom"/>
          </w:tcPr>
          <w:p w14:paraId="5634BC5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27 </w:t>
            </w:r>
          </w:p>
        </w:tc>
        <w:tc>
          <w:tcPr>
            <w:tcW w:w="961" w:type="pct"/>
            <w:vAlign w:val="bottom"/>
          </w:tcPr>
          <w:p w14:paraId="4029337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</w:t>
            </w:r>
          </w:p>
        </w:tc>
      </w:tr>
      <w:tr w:rsidR="00CE18EA" w14:paraId="532002F0" w14:textId="77777777" w:rsidTr="006A5B1F">
        <w:trPr>
          <w:jc w:val="center"/>
        </w:trPr>
        <w:tc>
          <w:tcPr>
            <w:tcW w:w="987" w:type="pct"/>
            <w:vAlign w:val="center"/>
          </w:tcPr>
          <w:p w14:paraId="5507E91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hG</w:t>
            </w:r>
            <w:proofErr w:type="spellEnd"/>
          </w:p>
        </w:tc>
        <w:tc>
          <w:tcPr>
            <w:tcW w:w="1490" w:type="pct"/>
            <w:vAlign w:val="center"/>
          </w:tcPr>
          <w:p w14:paraId="2B859EE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8_34_l</w:t>
            </w:r>
          </w:p>
        </w:tc>
        <w:tc>
          <w:tcPr>
            <w:tcW w:w="1563" w:type="pct"/>
            <w:vAlign w:val="bottom"/>
          </w:tcPr>
          <w:p w14:paraId="402EAAD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53 </w:t>
            </w:r>
          </w:p>
        </w:tc>
        <w:tc>
          <w:tcPr>
            <w:tcW w:w="961" w:type="pct"/>
            <w:vAlign w:val="bottom"/>
          </w:tcPr>
          <w:p w14:paraId="595CAB2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0</w:t>
            </w:r>
          </w:p>
        </w:tc>
      </w:tr>
      <w:tr w:rsidR="00CE18EA" w14:paraId="3ABA0701" w14:textId="77777777" w:rsidTr="006A5B1F">
        <w:trPr>
          <w:jc w:val="center"/>
        </w:trPr>
        <w:tc>
          <w:tcPr>
            <w:tcW w:w="987" w:type="pct"/>
            <w:vAlign w:val="center"/>
          </w:tcPr>
          <w:p w14:paraId="0E1D9B5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hG</w:t>
            </w:r>
            <w:proofErr w:type="spellEnd"/>
          </w:p>
        </w:tc>
        <w:tc>
          <w:tcPr>
            <w:tcW w:w="1490" w:type="pct"/>
            <w:vAlign w:val="center"/>
          </w:tcPr>
          <w:p w14:paraId="20DE010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8_34_r</w:t>
            </w:r>
          </w:p>
        </w:tc>
        <w:tc>
          <w:tcPr>
            <w:tcW w:w="1563" w:type="pct"/>
            <w:vAlign w:val="bottom"/>
          </w:tcPr>
          <w:p w14:paraId="7FDA0C8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25 </w:t>
            </w:r>
          </w:p>
        </w:tc>
        <w:tc>
          <w:tcPr>
            <w:tcW w:w="961" w:type="pct"/>
            <w:vAlign w:val="bottom"/>
          </w:tcPr>
          <w:p w14:paraId="6B1FB6F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</w:t>
            </w:r>
          </w:p>
        </w:tc>
      </w:tr>
      <w:tr w:rsidR="00CE18EA" w14:paraId="0B3DDBEB" w14:textId="77777777" w:rsidTr="006A5B1F">
        <w:trPr>
          <w:jc w:val="center"/>
        </w:trPr>
        <w:tc>
          <w:tcPr>
            <w:tcW w:w="987" w:type="pct"/>
            <w:vAlign w:val="center"/>
          </w:tcPr>
          <w:p w14:paraId="0DAB87E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PL</w:t>
            </w:r>
          </w:p>
        </w:tc>
        <w:tc>
          <w:tcPr>
            <w:tcW w:w="1490" w:type="pct"/>
            <w:vAlign w:val="center"/>
          </w:tcPr>
          <w:p w14:paraId="0889A14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9c_l</w:t>
            </w:r>
          </w:p>
        </w:tc>
        <w:tc>
          <w:tcPr>
            <w:tcW w:w="1563" w:type="pct"/>
            <w:vAlign w:val="bottom"/>
          </w:tcPr>
          <w:p w14:paraId="22FC098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27 </w:t>
            </w:r>
          </w:p>
        </w:tc>
        <w:tc>
          <w:tcPr>
            <w:tcW w:w="961" w:type="pct"/>
            <w:vAlign w:val="bottom"/>
          </w:tcPr>
          <w:p w14:paraId="3A05CAB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07</w:t>
            </w:r>
          </w:p>
        </w:tc>
      </w:tr>
      <w:tr w:rsidR="00CE18EA" w14:paraId="01FD083A" w14:textId="77777777" w:rsidTr="006A5B1F">
        <w:trPr>
          <w:jc w:val="center"/>
        </w:trPr>
        <w:tc>
          <w:tcPr>
            <w:tcW w:w="987" w:type="pct"/>
            <w:vAlign w:val="center"/>
          </w:tcPr>
          <w:p w14:paraId="5F2A844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PL</w:t>
            </w:r>
          </w:p>
        </w:tc>
        <w:tc>
          <w:tcPr>
            <w:tcW w:w="1490" w:type="pct"/>
            <w:vAlign w:val="center"/>
          </w:tcPr>
          <w:p w14:paraId="7D20D98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9c_r</w:t>
            </w:r>
          </w:p>
        </w:tc>
        <w:tc>
          <w:tcPr>
            <w:tcW w:w="1563" w:type="pct"/>
            <w:vAlign w:val="bottom"/>
          </w:tcPr>
          <w:p w14:paraId="7045EC0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10 </w:t>
            </w:r>
          </w:p>
        </w:tc>
        <w:tc>
          <w:tcPr>
            <w:tcW w:w="961" w:type="pct"/>
            <w:vAlign w:val="bottom"/>
          </w:tcPr>
          <w:p w14:paraId="457DB10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04</w:t>
            </w:r>
          </w:p>
        </w:tc>
      </w:tr>
      <w:tr w:rsidR="00CE18EA" w14:paraId="4D79D0ED" w14:textId="77777777" w:rsidTr="006A5B1F">
        <w:trPr>
          <w:jc w:val="center"/>
        </w:trPr>
        <w:tc>
          <w:tcPr>
            <w:tcW w:w="987" w:type="pct"/>
            <w:vAlign w:val="center"/>
          </w:tcPr>
          <w:p w14:paraId="633152C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PL</w:t>
            </w:r>
          </w:p>
        </w:tc>
        <w:tc>
          <w:tcPr>
            <w:tcW w:w="1490" w:type="pct"/>
            <w:vAlign w:val="center"/>
          </w:tcPr>
          <w:p w14:paraId="7640FDC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9rd_r</w:t>
            </w:r>
          </w:p>
        </w:tc>
        <w:tc>
          <w:tcPr>
            <w:tcW w:w="1563" w:type="pct"/>
            <w:vAlign w:val="bottom"/>
          </w:tcPr>
          <w:p w14:paraId="36556EB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02 </w:t>
            </w:r>
          </w:p>
        </w:tc>
        <w:tc>
          <w:tcPr>
            <w:tcW w:w="961" w:type="pct"/>
            <w:vAlign w:val="bottom"/>
          </w:tcPr>
          <w:p w14:paraId="0685938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</w:t>
            </w:r>
          </w:p>
        </w:tc>
      </w:tr>
      <w:tr w:rsidR="00CE18EA" w14:paraId="60CC400A" w14:textId="77777777" w:rsidTr="006A5B1F">
        <w:trPr>
          <w:jc w:val="center"/>
        </w:trPr>
        <w:tc>
          <w:tcPr>
            <w:tcW w:w="987" w:type="pct"/>
            <w:vAlign w:val="center"/>
          </w:tcPr>
          <w:p w14:paraId="5550EBF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490" w:type="pct"/>
            <w:vAlign w:val="center"/>
          </w:tcPr>
          <w:p w14:paraId="1C7A253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dmPOS_l</w:t>
            </w:r>
            <w:proofErr w:type="spellEnd"/>
          </w:p>
        </w:tc>
        <w:tc>
          <w:tcPr>
            <w:tcW w:w="1563" w:type="pct"/>
            <w:vAlign w:val="bottom"/>
          </w:tcPr>
          <w:p w14:paraId="14F2CD2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44 </w:t>
            </w:r>
          </w:p>
        </w:tc>
        <w:tc>
          <w:tcPr>
            <w:tcW w:w="961" w:type="pct"/>
            <w:vAlign w:val="bottom"/>
          </w:tcPr>
          <w:p w14:paraId="41B53C0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3</w:t>
            </w:r>
          </w:p>
        </w:tc>
      </w:tr>
      <w:tr w:rsidR="00CE18EA" w14:paraId="5CE63E80" w14:textId="77777777" w:rsidTr="006A5B1F">
        <w:trPr>
          <w:jc w:val="center"/>
        </w:trPr>
        <w:tc>
          <w:tcPr>
            <w:tcW w:w="987" w:type="pct"/>
            <w:vAlign w:val="center"/>
          </w:tcPr>
          <w:p w14:paraId="16C1B0A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490" w:type="pct"/>
            <w:vAlign w:val="center"/>
          </w:tcPr>
          <w:p w14:paraId="1FA1C0A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dmPOS_r</w:t>
            </w:r>
            <w:proofErr w:type="spellEnd"/>
          </w:p>
        </w:tc>
        <w:tc>
          <w:tcPr>
            <w:tcW w:w="1563" w:type="pct"/>
            <w:vAlign w:val="bottom"/>
          </w:tcPr>
          <w:p w14:paraId="1B69321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35 </w:t>
            </w:r>
          </w:p>
        </w:tc>
        <w:tc>
          <w:tcPr>
            <w:tcW w:w="961" w:type="pct"/>
            <w:vAlign w:val="bottom"/>
          </w:tcPr>
          <w:p w14:paraId="2DB3919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3</w:t>
            </w:r>
          </w:p>
        </w:tc>
      </w:tr>
      <w:tr w:rsidR="00CE18EA" w14:paraId="2A06EBA9" w14:textId="77777777" w:rsidTr="006A5B1F">
        <w:trPr>
          <w:jc w:val="center"/>
        </w:trPr>
        <w:tc>
          <w:tcPr>
            <w:tcW w:w="987" w:type="pct"/>
            <w:vAlign w:val="center"/>
          </w:tcPr>
          <w:p w14:paraId="07F8A81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490" w:type="pct"/>
            <w:vAlign w:val="center"/>
          </w:tcPr>
          <w:p w14:paraId="695644C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1_l</w:t>
            </w:r>
          </w:p>
        </w:tc>
        <w:tc>
          <w:tcPr>
            <w:tcW w:w="1563" w:type="pct"/>
            <w:vAlign w:val="bottom"/>
          </w:tcPr>
          <w:p w14:paraId="2D99D49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45 </w:t>
            </w:r>
          </w:p>
        </w:tc>
        <w:tc>
          <w:tcPr>
            <w:tcW w:w="961" w:type="pct"/>
            <w:vAlign w:val="bottom"/>
          </w:tcPr>
          <w:p w14:paraId="017CC10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3</w:t>
            </w:r>
          </w:p>
        </w:tc>
      </w:tr>
      <w:tr w:rsidR="00CE18EA" w14:paraId="05BC8CC5" w14:textId="77777777" w:rsidTr="006A5B1F">
        <w:trPr>
          <w:jc w:val="center"/>
        </w:trPr>
        <w:tc>
          <w:tcPr>
            <w:tcW w:w="987" w:type="pct"/>
            <w:vAlign w:val="center"/>
          </w:tcPr>
          <w:p w14:paraId="668B875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PCun</w:t>
            </w:r>
            <w:proofErr w:type="spellEnd"/>
          </w:p>
        </w:tc>
        <w:tc>
          <w:tcPr>
            <w:tcW w:w="1490" w:type="pct"/>
            <w:vAlign w:val="center"/>
          </w:tcPr>
          <w:p w14:paraId="11D4DF6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1_r</w:t>
            </w:r>
          </w:p>
        </w:tc>
        <w:tc>
          <w:tcPr>
            <w:tcW w:w="1563" w:type="pct"/>
            <w:vAlign w:val="bottom"/>
          </w:tcPr>
          <w:p w14:paraId="2E8A4D4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41 </w:t>
            </w:r>
          </w:p>
        </w:tc>
        <w:tc>
          <w:tcPr>
            <w:tcW w:w="961" w:type="pct"/>
            <w:vAlign w:val="bottom"/>
          </w:tcPr>
          <w:p w14:paraId="0AC369B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1</w:t>
            </w:r>
          </w:p>
        </w:tc>
      </w:tr>
      <w:tr w:rsidR="00CE18EA" w14:paraId="118623A7" w14:textId="77777777" w:rsidTr="006A5B1F">
        <w:trPr>
          <w:jc w:val="center"/>
        </w:trPr>
        <w:tc>
          <w:tcPr>
            <w:tcW w:w="987" w:type="pct"/>
            <w:vAlign w:val="center"/>
          </w:tcPr>
          <w:p w14:paraId="2D7126E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NS</w:t>
            </w:r>
          </w:p>
        </w:tc>
        <w:tc>
          <w:tcPr>
            <w:tcW w:w="1490" w:type="pct"/>
            <w:vAlign w:val="center"/>
          </w:tcPr>
          <w:p w14:paraId="68ED39E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Ia_l</w:t>
            </w:r>
            <w:proofErr w:type="spellEnd"/>
          </w:p>
        </w:tc>
        <w:tc>
          <w:tcPr>
            <w:tcW w:w="1563" w:type="pct"/>
            <w:vAlign w:val="bottom"/>
          </w:tcPr>
          <w:p w14:paraId="6FD2A37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40 </w:t>
            </w:r>
          </w:p>
        </w:tc>
        <w:tc>
          <w:tcPr>
            <w:tcW w:w="961" w:type="pct"/>
            <w:vAlign w:val="bottom"/>
          </w:tcPr>
          <w:p w14:paraId="7ED6CD1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8</w:t>
            </w:r>
          </w:p>
        </w:tc>
      </w:tr>
      <w:tr w:rsidR="00CE18EA" w14:paraId="13557953" w14:textId="77777777" w:rsidTr="006A5B1F">
        <w:trPr>
          <w:jc w:val="center"/>
        </w:trPr>
        <w:tc>
          <w:tcPr>
            <w:tcW w:w="987" w:type="pct"/>
            <w:vAlign w:val="center"/>
          </w:tcPr>
          <w:p w14:paraId="621277B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INS</w:t>
            </w:r>
          </w:p>
        </w:tc>
        <w:tc>
          <w:tcPr>
            <w:tcW w:w="1490" w:type="pct"/>
            <w:vAlign w:val="center"/>
          </w:tcPr>
          <w:p w14:paraId="79885EB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Ia_r</w:t>
            </w:r>
            <w:proofErr w:type="spellEnd"/>
          </w:p>
        </w:tc>
        <w:tc>
          <w:tcPr>
            <w:tcW w:w="1563" w:type="pct"/>
            <w:vAlign w:val="bottom"/>
          </w:tcPr>
          <w:p w14:paraId="7FA71A4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21 </w:t>
            </w:r>
          </w:p>
        </w:tc>
        <w:tc>
          <w:tcPr>
            <w:tcW w:w="961" w:type="pct"/>
            <w:vAlign w:val="bottom"/>
          </w:tcPr>
          <w:p w14:paraId="48A8EB3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0</w:t>
            </w:r>
          </w:p>
        </w:tc>
      </w:tr>
      <w:tr w:rsidR="00CE18EA" w14:paraId="10ADD8B8" w14:textId="77777777" w:rsidTr="006A5B1F">
        <w:trPr>
          <w:jc w:val="center"/>
        </w:trPr>
        <w:tc>
          <w:tcPr>
            <w:tcW w:w="987" w:type="pct"/>
            <w:vAlign w:val="center"/>
          </w:tcPr>
          <w:p w14:paraId="511C29C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407BEC8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d_l</w:t>
            </w:r>
          </w:p>
        </w:tc>
        <w:tc>
          <w:tcPr>
            <w:tcW w:w="1563" w:type="pct"/>
            <w:vAlign w:val="bottom"/>
          </w:tcPr>
          <w:p w14:paraId="6D2E793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47 </w:t>
            </w:r>
          </w:p>
        </w:tc>
        <w:tc>
          <w:tcPr>
            <w:tcW w:w="961" w:type="pct"/>
            <w:vAlign w:val="bottom"/>
          </w:tcPr>
          <w:p w14:paraId="2AEE3D2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2</w:t>
            </w:r>
          </w:p>
        </w:tc>
      </w:tr>
      <w:tr w:rsidR="00CE18EA" w14:paraId="226B891B" w14:textId="77777777" w:rsidTr="006A5B1F">
        <w:trPr>
          <w:jc w:val="center"/>
        </w:trPr>
        <w:tc>
          <w:tcPr>
            <w:tcW w:w="987" w:type="pct"/>
            <w:vAlign w:val="center"/>
          </w:tcPr>
          <w:p w14:paraId="785FB77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0B0F8D3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d_r</w:t>
            </w:r>
          </w:p>
        </w:tc>
        <w:tc>
          <w:tcPr>
            <w:tcW w:w="1563" w:type="pct"/>
            <w:vAlign w:val="bottom"/>
          </w:tcPr>
          <w:p w14:paraId="6EA9E14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50 </w:t>
            </w:r>
          </w:p>
        </w:tc>
        <w:tc>
          <w:tcPr>
            <w:tcW w:w="961" w:type="pct"/>
            <w:vAlign w:val="bottom"/>
          </w:tcPr>
          <w:p w14:paraId="063460A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4</w:t>
            </w:r>
          </w:p>
        </w:tc>
      </w:tr>
      <w:tr w:rsidR="00CE18EA" w14:paraId="179F7631" w14:textId="77777777" w:rsidTr="006A5B1F">
        <w:trPr>
          <w:jc w:val="center"/>
        </w:trPr>
        <w:tc>
          <w:tcPr>
            <w:tcW w:w="987" w:type="pct"/>
            <w:vAlign w:val="center"/>
          </w:tcPr>
          <w:p w14:paraId="1277A66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13369B5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4rv_l</w:t>
            </w:r>
          </w:p>
        </w:tc>
        <w:tc>
          <w:tcPr>
            <w:tcW w:w="1563" w:type="pct"/>
            <w:vAlign w:val="bottom"/>
          </w:tcPr>
          <w:p w14:paraId="30F2837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7.00 </w:t>
            </w:r>
          </w:p>
        </w:tc>
        <w:tc>
          <w:tcPr>
            <w:tcW w:w="961" w:type="pct"/>
            <w:vAlign w:val="bottom"/>
          </w:tcPr>
          <w:p w14:paraId="62A9654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8</w:t>
            </w:r>
          </w:p>
        </w:tc>
      </w:tr>
      <w:tr w:rsidR="00CE18EA" w14:paraId="0B90B0C9" w14:textId="77777777" w:rsidTr="006A5B1F">
        <w:trPr>
          <w:jc w:val="center"/>
        </w:trPr>
        <w:tc>
          <w:tcPr>
            <w:tcW w:w="987" w:type="pct"/>
            <w:vAlign w:val="center"/>
          </w:tcPr>
          <w:p w14:paraId="5B85F30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3CC8C9A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4rv_r</w:t>
            </w:r>
          </w:p>
        </w:tc>
        <w:tc>
          <w:tcPr>
            <w:tcW w:w="1563" w:type="pct"/>
            <w:vAlign w:val="bottom"/>
          </w:tcPr>
          <w:p w14:paraId="7DECE66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69 </w:t>
            </w:r>
          </w:p>
        </w:tc>
        <w:tc>
          <w:tcPr>
            <w:tcW w:w="961" w:type="pct"/>
            <w:vAlign w:val="bottom"/>
          </w:tcPr>
          <w:p w14:paraId="044FFC5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5</w:t>
            </w:r>
          </w:p>
        </w:tc>
      </w:tr>
      <w:tr w:rsidR="00CE18EA" w14:paraId="71BABFF5" w14:textId="77777777" w:rsidTr="006A5B1F">
        <w:trPr>
          <w:jc w:val="center"/>
        </w:trPr>
        <w:tc>
          <w:tcPr>
            <w:tcW w:w="987" w:type="pct"/>
            <w:vAlign w:val="center"/>
          </w:tcPr>
          <w:p w14:paraId="48DAC95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0C69E80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p_l</w:t>
            </w:r>
          </w:p>
        </w:tc>
        <w:tc>
          <w:tcPr>
            <w:tcW w:w="1563" w:type="pct"/>
            <w:vAlign w:val="bottom"/>
          </w:tcPr>
          <w:p w14:paraId="55F7A9A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80 </w:t>
            </w:r>
          </w:p>
        </w:tc>
        <w:tc>
          <w:tcPr>
            <w:tcW w:w="961" w:type="pct"/>
            <w:vAlign w:val="bottom"/>
          </w:tcPr>
          <w:p w14:paraId="1933C28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6</w:t>
            </w:r>
          </w:p>
        </w:tc>
      </w:tr>
      <w:tr w:rsidR="00CE18EA" w14:paraId="688DB427" w14:textId="77777777" w:rsidTr="006A5B1F">
        <w:trPr>
          <w:jc w:val="center"/>
        </w:trPr>
        <w:tc>
          <w:tcPr>
            <w:tcW w:w="987" w:type="pct"/>
            <w:vAlign w:val="center"/>
          </w:tcPr>
          <w:p w14:paraId="2463111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079284C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p_r</w:t>
            </w:r>
          </w:p>
        </w:tc>
        <w:tc>
          <w:tcPr>
            <w:tcW w:w="1563" w:type="pct"/>
            <w:vAlign w:val="bottom"/>
          </w:tcPr>
          <w:p w14:paraId="1AFCAAB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21 </w:t>
            </w:r>
          </w:p>
        </w:tc>
        <w:tc>
          <w:tcPr>
            <w:tcW w:w="961" w:type="pct"/>
            <w:vAlign w:val="bottom"/>
          </w:tcPr>
          <w:p w14:paraId="6A2D57C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3</w:t>
            </w:r>
          </w:p>
        </w:tc>
      </w:tr>
      <w:tr w:rsidR="00CE18EA" w14:paraId="60B60C5A" w14:textId="77777777" w:rsidTr="006A5B1F">
        <w:trPr>
          <w:jc w:val="center"/>
        </w:trPr>
        <w:tc>
          <w:tcPr>
            <w:tcW w:w="987" w:type="pct"/>
            <w:vAlign w:val="center"/>
          </w:tcPr>
          <w:p w14:paraId="1F4518D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38D7577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v_l</w:t>
            </w:r>
          </w:p>
        </w:tc>
        <w:tc>
          <w:tcPr>
            <w:tcW w:w="1563" w:type="pct"/>
            <w:vAlign w:val="bottom"/>
          </w:tcPr>
          <w:p w14:paraId="3844064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40 </w:t>
            </w:r>
          </w:p>
        </w:tc>
        <w:tc>
          <w:tcPr>
            <w:tcW w:w="961" w:type="pct"/>
            <w:vAlign w:val="bottom"/>
          </w:tcPr>
          <w:p w14:paraId="24B2215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8</w:t>
            </w:r>
          </w:p>
        </w:tc>
      </w:tr>
      <w:tr w:rsidR="00CE18EA" w14:paraId="30219DB8" w14:textId="77777777" w:rsidTr="006A5B1F">
        <w:trPr>
          <w:jc w:val="center"/>
        </w:trPr>
        <w:tc>
          <w:tcPr>
            <w:tcW w:w="987" w:type="pct"/>
            <w:vAlign w:val="center"/>
          </w:tcPr>
          <w:p w14:paraId="4304BB4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lastRenderedPageBreak/>
              <w:t>CG</w:t>
            </w:r>
          </w:p>
        </w:tc>
        <w:tc>
          <w:tcPr>
            <w:tcW w:w="1490" w:type="pct"/>
            <w:vAlign w:val="center"/>
          </w:tcPr>
          <w:p w14:paraId="2792545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v_r</w:t>
            </w:r>
          </w:p>
        </w:tc>
        <w:tc>
          <w:tcPr>
            <w:tcW w:w="1563" w:type="pct"/>
            <w:vAlign w:val="bottom"/>
          </w:tcPr>
          <w:p w14:paraId="33B944A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34 </w:t>
            </w:r>
          </w:p>
        </w:tc>
        <w:tc>
          <w:tcPr>
            <w:tcW w:w="961" w:type="pct"/>
            <w:vAlign w:val="bottom"/>
          </w:tcPr>
          <w:p w14:paraId="658B67F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7</w:t>
            </w:r>
          </w:p>
        </w:tc>
      </w:tr>
      <w:tr w:rsidR="00CE18EA" w14:paraId="28824D32" w14:textId="77777777" w:rsidTr="006A5B1F">
        <w:trPr>
          <w:jc w:val="center"/>
        </w:trPr>
        <w:tc>
          <w:tcPr>
            <w:tcW w:w="987" w:type="pct"/>
            <w:vAlign w:val="center"/>
          </w:tcPr>
          <w:p w14:paraId="14AC6DE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360099B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c_l</w:t>
            </w:r>
          </w:p>
        </w:tc>
        <w:tc>
          <w:tcPr>
            <w:tcW w:w="1563" w:type="pct"/>
            <w:vAlign w:val="bottom"/>
          </w:tcPr>
          <w:p w14:paraId="501521A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25 </w:t>
            </w:r>
          </w:p>
        </w:tc>
        <w:tc>
          <w:tcPr>
            <w:tcW w:w="961" w:type="pct"/>
            <w:vAlign w:val="bottom"/>
          </w:tcPr>
          <w:p w14:paraId="55B8AAE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3</w:t>
            </w:r>
          </w:p>
        </w:tc>
      </w:tr>
      <w:tr w:rsidR="00CE18EA" w14:paraId="63ADA1AE" w14:textId="77777777" w:rsidTr="006A5B1F">
        <w:trPr>
          <w:jc w:val="center"/>
        </w:trPr>
        <w:tc>
          <w:tcPr>
            <w:tcW w:w="987" w:type="pct"/>
            <w:vAlign w:val="center"/>
          </w:tcPr>
          <w:p w14:paraId="29D83DC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67C5A64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23c_r</w:t>
            </w:r>
          </w:p>
        </w:tc>
        <w:tc>
          <w:tcPr>
            <w:tcW w:w="1563" w:type="pct"/>
            <w:vAlign w:val="bottom"/>
          </w:tcPr>
          <w:p w14:paraId="248895C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6.18 </w:t>
            </w:r>
          </w:p>
        </w:tc>
        <w:tc>
          <w:tcPr>
            <w:tcW w:w="961" w:type="pct"/>
            <w:vAlign w:val="bottom"/>
          </w:tcPr>
          <w:p w14:paraId="26E6148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1</w:t>
            </w:r>
          </w:p>
        </w:tc>
      </w:tr>
      <w:tr w:rsidR="00CE18EA" w14:paraId="01F933FD" w14:textId="77777777" w:rsidTr="006A5B1F">
        <w:trPr>
          <w:jc w:val="center"/>
        </w:trPr>
        <w:tc>
          <w:tcPr>
            <w:tcW w:w="987" w:type="pct"/>
            <w:vAlign w:val="center"/>
          </w:tcPr>
          <w:p w14:paraId="172083F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5573D9A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sg_l</w:t>
            </w:r>
          </w:p>
        </w:tc>
        <w:tc>
          <w:tcPr>
            <w:tcW w:w="1563" w:type="pct"/>
            <w:vAlign w:val="bottom"/>
          </w:tcPr>
          <w:p w14:paraId="5871884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62 </w:t>
            </w:r>
          </w:p>
        </w:tc>
        <w:tc>
          <w:tcPr>
            <w:tcW w:w="961" w:type="pct"/>
            <w:vAlign w:val="bottom"/>
          </w:tcPr>
          <w:p w14:paraId="1684DC0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84</w:t>
            </w:r>
          </w:p>
        </w:tc>
      </w:tr>
      <w:tr w:rsidR="00CE18EA" w14:paraId="6ABC2DF2" w14:textId="77777777" w:rsidTr="006A5B1F">
        <w:trPr>
          <w:jc w:val="center"/>
        </w:trPr>
        <w:tc>
          <w:tcPr>
            <w:tcW w:w="987" w:type="pct"/>
            <w:vAlign w:val="center"/>
          </w:tcPr>
          <w:p w14:paraId="504C1CA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CG</w:t>
            </w:r>
          </w:p>
        </w:tc>
        <w:tc>
          <w:tcPr>
            <w:tcW w:w="1490" w:type="pct"/>
            <w:vAlign w:val="center"/>
          </w:tcPr>
          <w:p w14:paraId="12F4A8F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A32sg_r</w:t>
            </w:r>
          </w:p>
        </w:tc>
        <w:tc>
          <w:tcPr>
            <w:tcW w:w="1563" w:type="pct"/>
            <w:vAlign w:val="bottom"/>
          </w:tcPr>
          <w:p w14:paraId="4F02B1D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48 </w:t>
            </w:r>
          </w:p>
        </w:tc>
        <w:tc>
          <w:tcPr>
            <w:tcW w:w="961" w:type="pct"/>
            <w:vAlign w:val="bottom"/>
          </w:tcPr>
          <w:p w14:paraId="356E7CF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16</w:t>
            </w:r>
          </w:p>
        </w:tc>
      </w:tr>
      <w:tr w:rsidR="00CE18EA" w14:paraId="14C4FB72" w14:textId="77777777" w:rsidTr="006A5B1F">
        <w:trPr>
          <w:jc w:val="center"/>
        </w:trPr>
        <w:tc>
          <w:tcPr>
            <w:tcW w:w="987" w:type="pct"/>
            <w:vAlign w:val="center"/>
          </w:tcPr>
          <w:p w14:paraId="503B9B8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Amyg</w:t>
            </w:r>
            <w:proofErr w:type="spellEnd"/>
          </w:p>
        </w:tc>
        <w:tc>
          <w:tcPr>
            <w:tcW w:w="1490" w:type="pct"/>
            <w:vAlign w:val="center"/>
          </w:tcPr>
          <w:p w14:paraId="19CAFC4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mAmyg_l</w:t>
            </w:r>
            <w:proofErr w:type="spellEnd"/>
          </w:p>
        </w:tc>
        <w:tc>
          <w:tcPr>
            <w:tcW w:w="1563" w:type="pct"/>
            <w:vAlign w:val="bottom"/>
          </w:tcPr>
          <w:p w14:paraId="1B3D5FB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31 </w:t>
            </w:r>
          </w:p>
        </w:tc>
        <w:tc>
          <w:tcPr>
            <w:tcW w:w="961" w:type="pct"/>
            <w:vAlign w:val="bottom"/>
          </w:tcPr>
          <w:p w14:paraId="1C8E28E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</w:t>
            </w:r>
          </w:p>
        </w:tc>
      </w:tr>
      <w:tr w:rsidR="00CE18EA" w14:paraId="14461658" w14:textId="77777777" w:rsidTr="006A5B1F">
        <w:trPr>
          <w:jc w:val="center"/>
        </w:trPr>
        <w:tc>
          <w:tcPr>
            <w:tcW w:w="987" w:type="pct"/>
            <w:vAlign w:val="center"/>
          </w:tcPr>
          <w:p w14:paraId="63EEF4B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Amyg</w:t>
            </w:r>
            <w:proofErr w:type="spellEnd"/>
          </w:p>
        </w:tc>
        <w:tc>
          <w:tcPr>
            <w:tcW w:w="1490" w:type="pct"/>
            <w:vAlign w:val="center"/>
          </w:tcPr>
          <w:p w14:paraId="612FFCE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mAmyg_r</w:t>
            </w:r>
            <w:proofErr w:type="spellEnd"/>
          </w:p>
        </w:tc>
        <w:tc>
          <w:tcPr>
            <w:tcW w:w="1563" w:type="pct"/>
            <w:vAlign w:val="bottom"/>
          </w:tcPr>
          <w:p w14:paraId="0907237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53 </w:t>
            </w:r>
          </w:p>
        </w:tc>
        <w:tc>
          <w:tcPr>
            <w:tcW w:w="961" w:type="pct"/>
            <w:vAlign w:val="bottom"/>
          </w:tcPr>
          <w:p w14:paraId="71E90A8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2</w:t>
            </w:r>
          </w:p>
        </w:tc>
      </w:tr>
      <w:tr w:rsidR="00CE18EA" w14:paraId="575A0A68" w14:textId="77777777" w:rsidTr="006A5B1F">
        <w:trPr>
          <w:jc w:val="center"/>
        </w:trPr>
        <w:tc>
          <w:tcPr>
            <w:tcW w:w="987" w:type="pct"/>
            <w:vAlign w:val="center"/>
          </w:tcPr>
          <w:p w14:paraId="5FD3E91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Hipp</w:t>
            </w:r>
          </w:p>
        </w:tc>
        <w:tc>
          <w:tcPr>
            <w:tcW w:w="1490" w:type="pct"/>
            <w:vAlign w:val="center"/>
          </w:tcPr>
          <w:p w14:paraId="5FA1D6E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rHipp_l</w:t>
            </w:r>
            <w:proofErr w:type="spellEnd"/>
          </w:p>
        </w:tc>
        <w:tc>
          <w:tcPr>
            <w:tcW w:w="1563" w:type="pct"/>
            <w:vAlign w:val="bottom"/>
          </w:tcPr>
          <w:p w14:paraId="5EBDEA3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79 </w:t>
            </w:r>
          </w:p>
        </w:tc>
        <w:tc>
          <w:tcPr>
            <w:tcW w:w="961" w:type="pct"/>
            <w:vAlign w:val="bottom"/>
          </w:tcPr>
          <w:p w14:paraId="36CFA78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9</w:t>
            </w:r>
          </w:p>
        </w:tc>
      </w:tr>
      <w:tr w:rsidR="00CE18EA" w14:paraId="376891E8" w14:textId="77777777" w:rsidTr="006A5B1F">
        <w:trPr>
          <w:jc w:val="center"/>
        </w:trPr>
        <w:tc>
          <w:tcPr>
            <w:tcW w:w="987" w:type="pct"/>
            <w:vAlign w:val="center"/>
          </w:tcPr>
          <w:p w14:paraId="344E0C0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Hipp</w:t>
            </w:r>
          </w:p>
        </w:tc>
        <w:tc>
          <w:tcPr>
            <w:tcW w:w="1490" w:type="pct"/>
            <w:vAlign w:val="center"/>
          </w:tcPr>
          <w:p w14:paraId="312F3C2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rHipp_r</w:t>
            </w:r>
            <w:proofErr w:type="spellEnd"/>
          </w:p>
        </w:tc>
        <w:tc>
          <w:tcPr>
            <w:tcW w:w="1563" w:type="pct"/>
            <w:vAlign w:val="bottom"/>
          </w:tcPr>
          <w:p w14:paraId="7C22BFE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67 </w:t>
            </w:r>
          </w:p>
        </w:tc>
        <w:tc>
          <w:tcPr>
            <w:tcW w:w="961" w:type="pct"/>
            <w:vAlign w:val="bottom"/>
          </w:tcPr>
          <w:p w14:paraId="5C294C7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7</w:t>
            </w:r>
          </w:p>
        </w:tc>
      </w:tr>
      <w:tr w:rsidR="00CE18EA" w14:paraId="39CF724E" w14:textId="77777777" w:rsidTr="006A5B1F">
        <w:trPr>
          <w:jc w:val="center"/>
        </w:trPr>
        <w:tc>
          <w:tcPr>
            <w:tcW w:w="987" w:type="pct"/>
            <w:vAlign w:val="center"/>
          </w:tcPr>
          <w:p w14:paraId="41B24F17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Hipp</w:t>
            </w:r>
          </w:p>
        </w:tc>
        <w:tc>
          <w:tcPr>
            <w:tcW w:w="1490" w:type="pct"/>
            <w:vAlign w:val="center"/>
          </w:tcPr>
          <w:p w14:paraId="70910F1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cHipp_l</w:t>
            </w:r>
            <w:proofErr w:type="spellEnd"/>
          </w:p>
        </w:tc>
        <w:tc>
          <w:tcPr>
            <w:tcW w:w="1563" w:type="pct"/>
            <w:vAlign w:val="bottom"/>
          </w:tcPr>
          <w:p w14:paraId="07FC576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63 </w:t>
            </w:r>
          </w:p>
        </w:tc>
        <w:tc>
          <w:tcPr>
            <w:tcW w:w="961" w:type="pct"/>
            <w:vAlign w:val="bottom"/>
          </w:tcPr>
          <w:p w14:paraId="76B2861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1</w:t>
            </w:r>
          </w:p>
        </w:tc>
      </w:tr>
      <w:tr w:rsidR="00CE18EA" w14:paraId="0748EF0F" w14:textId="77777777" w:rsidTr="006A5B1F">
        <w:trPr>
          <w:jc w:val="center"/>
        </w:trPr>
        <w:tc>
          <w:tcPr>
            <w:tcW w:w="987" w:type="pct"/>
            <w:vAlign w:val="center"/>
          </w:tcPr>
          <w:p w14:paraId="6660F2A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Hipp</w:t>
            </w:r>
          </w:p>
        </w:tc>
        <w:tc>
          <w:tcPr>
            <w:tcW w:w="1490" w:type="pct"/>
            <w:vAlign w:val="center"/>
          </w:tcPr>
          <w:p w14:paraId="304AB69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cHipp_r</w:t>
            </w:r>
            <w:proofErr w:type="spellEnd"/>
          </w:p>
        </w:tc>
        <w:tc>
          <w:tcPr>
            <w:tcW w:w="1563" w:type="pct"/>
            <w:vAlign w:val="bottom"/>
          </w:tcPr>
          <w:p w14:paraId="3D4C376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69 </w:t>
            </w:r>
          </w:p>
        </w:tc>
        <w:tc>
          <w:tcPr>
            <w:tcW w:w="961" w:type="pct"/>
            <w:vAlign w:val="bottom"/>
          </w:tcPr>
          <w:p w14:paraId="2FF5E46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78</w:t>
            </w:r>
          </w:p>
        </w:tc>
      </w:tr>
      <w:tr w:rsidR="00CE18EA" w14:paraId="13F34D25" w14:textId="77777777" w:rsidTr="006A5B1F">
        <w:trPr>
          <w:jc w:val="center"/>
        </w:trPr>
        <w:tc>
          <w:tcPr>
            <w:tcW w:w="987" w:type="pct"/>
            <w:vAlign w:val="center"/>
          </w:tcPr>
          <w:p w14:paraId="1407D48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0B716D8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Ca_l</w:t>
            </w:r>
            <w:proofErr w:type="spellEnd"/>
          </w:p>
        </w:tc>
        <w:tc>
          <w:tcPr>
            <w:tcW w:w="1563" w:type="pct"/>
            <w:vAlign w:val="bottom"/>
          </w:tcPr>
          <w:p w14:paraId="198495A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6.26 </w:t>
            </w:r>
          </w:p>
        </w:tc>
        <w:tc>
          <w:tcPr>
            <w:tcW w:w="961" w:type="pct"/>
            <w:vAlign w:val="bottom"/>
          </w:tcPr>
          <w:p w14:paraId="0E6D58C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1</w:t>
            </w:r>
          </w:p>
        </w:tc>
      </w:tr>
      <w:tr w:rsidR="00CE18EA" w14:paraId="1BCA7242" w14:textId="77777777" w:rsidTr="006A5B1F">
        <w:trPr>
          <w:jc w:val="center"/>
        </w:trPr>
        <w:tc>
          <w:tcPr>
            <w:tcW w:w="987" w:type="pct"/>
            <w:vAlign w:val="center"/>
          </w:tcPr>
          <w:p w14:paraId="77E3342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62554A8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Ca_r</w:t>
            </w:r>
            <w:proofErr w:type="spellEnd"/>
          </w:p>
        </w:tc>
        <w:tc>
          <w:tcPr>
            <w:tcW w:w="1563" w:type="pct"/>
            <w:vAlign w:val="bottom"/>
          </w:tcPr>
          <w:p w14:paraId="7D1844D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65 </w:t>
            </w:r>
          </w:p>
        </w:tc>
        <w:tc>
          <w:tcPr>
            <w:tcW w:w="961" w:type="pct"/>
            <w:vAlign w:val="bottom"/>
          </w:tcPr>
          <w:p w14:paraId="2716410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52</w:t>
            </w:r>
          </w:p>
        </w:tc>
      </w:tr>
      <w:tr w:rsidR="00CE18EA" w14:paraId="5B7BC077" w14:textId="77777777" w:rsidTr="006A5B1F">
        <w:trPr>
          <w:jc w:val="center"/>
        </w:trPr>
        <w:tc>
          <w:tcPr>
            <w:tcW w:w="987" w:type="pct"/>
            <w:vAlign w:val="center"/>
          </w:tcPr>
          <w:p w14:paraId="408DFBF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2208BA4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NAC_l</w:t>
            </w:r>
            <w:proofErr w:type="spellEnd"/>
          </w:p>
        </w:tc>
        <w:tc>
          <w:tcPr>
            <w:tcW w:w="1563" w:type="pct"/>
            <w:vAlign w:val="bottom"/>
          </w:tcPr>
          <w:p w14:paraId="43DE22E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84 </w:t>
            </w:r>
          </w:p>
        </w:tc>
        <w:tc>
          <w:tcPr>
            <w:tcW w:w="961" w:type="pct"/>
            <w:vAlign w:val="bottom"/>
          </w:tcPr>
          <w:p w14:paraId="3BEF041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33</w:t>
            </w:r>
          </w:p>
        </w:tc>
      </w:tr>
      <w:tr w:rsidR="00CE18EA" w14:paraId="45A37B7B" w14:textId="77777777" w:rsidTr="006A5B1F">
        <w:trPr>
          <w:jc w:val="center"/>
        </w:trPr>
        <w:tc>
          <w:tcPr>
            <w:tcW w:w="987" w:type="pct"/>
            <w:vAlign w:val="center"/>
          </w:tcPr>
          <w:p w14:paraId="3593693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7338A14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NAC_r</w:t>
            </w:r>
            <w:proofErr w:type="spellEnd"/>
          </w:p>
        </w:tc>
        <w:tc>
          <w:tcPr>
            <w:tcW w:w="1563" w:type="pct"/>
            <w:vAlign w:val="bottom"/>
          </w:tcPr>
          <w:p w14:paraId="5E90C88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56 </w:t>
            </w:r>
          </w:p>
        </w:tc>
        <w:tc>
          <w:tcPr>
            <w:tcW w:w="961" w:type="pct"/>
            <w:vAlign w:val="bottom"/>
          </w:tcPr>
          <w:p w14:paraId="736A073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5</w:t>
            </w:r>
          </w:p>
        </w:tc>
      </w:tr>
      <w:tr w:rsidR="00CE18EA" w14:paraId="11B26247" w14:textId="77777777" w:rsidTr="006A5B1F">
        <w:trPr>
          <w:jc w:val="center"/>
        </w:trPr>
        <w:tc>
          <w:tcPr>
            <w:tcW w:w="987" w:type="pct"/>
            <w:vAlign w:val="center"/>
          </w:tcPr>
          <w:p w14:paraId="2BC5080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40D104E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mPu_l</w:t>
            </w:r>
            <w:proofErr w:type="spellEnd"/>
          </w:p>
        </w:tc>
        <w:tc>
          <w:tcPr>
            <w:tcW w:w="1563" w:type="pct"/>
            <w:vAlign w:val="bottom"/>
          </w:tcPr>
          <w:p w14:paraId="2DB5D30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5.31 </w:t>
            </w:r>
          </w:p>
        </w:tc>
        <w:tc>
          <w:tcPr>
            <w:tcW w:w="961" w:type="pct"/>
            <w:vAlign w:val="bottom"/>
          </w:tcPr>
          <w:p w14:paraId="336DADD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0</w:t>
            </w:r>
          </w:p>
        </w:tc>
      </w:tr>
      <w:tr w:rsidR="00CE18EA" w14:paraId="6E6879C5" w14:textId="77777777" w:rsidTr="006A5B1F">
        <w:trPr>
          <w:jc w:val="center"/>
        </w:trPr>
        <w:tc>
          <w:tcPr>
            <w:tcW w:w="987" w:type="pct"/>
            <w:vAlign w:val="center"/>
          </w:tcPr>
          <w:p w14:paraId="0371037B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219F365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vmPu_r</w:t>
            </w:r>
            <w:proofErr w:type="spellEnd"/>
          </w:p>
        </w:tc>
        <w:tc>
          <w:tcPr>
            <w:tcW w:w="1563" w:type="pct"/>
            <w:vAlign w:val="bottom"/>
          </w:tcPr>
          <w:p w14:paraId="73F3707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23 </w:t>
            </w:r>
          </w:p>
        </w:tc>
        <w:tc>
          <w:tcPr>
            <w:tcW w:w="961" w:type="pct"/>
            <w:vAlign w:val="bottom"/>
          </w:tcPr>
          <w:p w14:paraId="5D2EFB3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6</w:t>
            </w:r>
          </w:p>
        </w:tc>
      </w:tr>
      <w:tr w:rsidR="00CE18EA" w14:paraId="72DE1647" w14:textId="77777777" w:rsidTr="006A5B1F">
        <w:trPr>
          <w:jc w:val="center"/>
        </w:trPr>
        <w:tc>
          <w:tcPr>
            <w:tcW w:w="987" w:type="pct"/>
            <w:vAlign w:val="center"/>
          </w:tcPr>
          <w:p w14:paraId="3914600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5DB4778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dCa_l</w:t>
            </w:r>
            <w:proofErr w:type="spellEnd"/>
          </w:p>
        </w:tc>
        <w:tc>
          <w:tcPr>
            <w:tcW w:w="1563" w:type="pct"/>
            <w:vAlign w:val="bottom"/>
          </w:tcPr>
          <w:p w14:paraId="6F5B775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97 </w:t>
            </w:r>
          </w:p>
        </w:tc>
        <w:tc>
          <w:tcPr>
            <w:tcW w:w="961" w:type="pct"/>
            <w:vAlign w:val="bottom"/>
          </w:tcPr>
          <w:p w14:paraId="22FD84D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46</w:t>
            </w:r>
          </w:p>
        </w:tc>
      </w:tr>
      <w:tr w:rsidR="00CE18EA" w14:paraId="64D63EA6" w14:textId="77777777" w:rsidTr="006A5B1F">
        <w:trPr>
          <w:jc w:val="center"/>
        </w:trPr>
        <w:tc>
          <w:tcPr>
            <w:tcW w:w="987" w:type="pct"/>
            <w:vAlign w:val="center"/>
          </w:tcPr>
          <w:p w14:paraId="4D098A64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020F0E0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dCa_r</w:t>
            </w:r>
            <w:proofErr w:type="spellEnd"/>
          </w:p>
        </w:tc>
        <w:tc>
          <w:tcPr>
            <w:tcW w:w="1563" w:type="pct"/>
            <w:vAlign w:val="bottom"/>
          </w:tcPr>
          <w:p w14:paraId="169AB58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6.58 </w:t>
            </w:r>
          </w:p>
        </w:tc>
        <w:tc>
          <w:tcPr>
            <w:tcW w:w="961" w:type="pct"/>
            <w:vAlign w:val="bottom"/>
          </w:tcPr>
          <w:p w14:paraId="4832EDB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8</w:t>
            </w:r>
          </w:p>
        </w:tc>
      </w:tr>
      <w:tr w:rsidR="00CE18EA" w14:paraId="736478B5" w14:textId="77777777" w:rsidTr="006A5B1F">
        <w:trPr>
          <w:jc w:val="center"/>
        </w:trPr>
        <w:tc>
          <w:tcPr>
            <w:tcW w:w="987" w:type="pct"/>
            <w:vAlign w:val="center"/>
          </w:tcPr>
          <w:p w14:paraId="0A2E56D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2EC695EE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dlPu_l</w:t>
            </w:r>
            <w:proofErr w:type="spellEnd"/>
          </w:p>
        </w:tc>
        <w:tc>
          <w:tcPr>
            <w:tcW w:w="1563" w:type="pct"/>
            <w:vAlign w:val="bottom"/>
          </w:tcPr>
          <w:p w14:paraId="13728FC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57 </w:t>
            </w:r>
          </w:p>
        </w:tc>
        <w:tc>
          <w:tcPr>
            <w:tcW w:w="961" w:type="pct"/>
            <w:vAlign w:val="bottom"/>
          </w:tcPr>
          <w:p w14:paraId="2D0351C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20</w:t>
            </w:r>
          </w:p>
        </w:tc>
      </w:tr>
      <w:tr w:rsidR="00CE18EA" w14:paraId="19DA5CE3" w14:textId="77777777" w:rsidTr="006A5B1F">
        <w:trPr>
          <w:jc w:val="center"/>
        </w:trPr>
        <w:tc>
          <w:tcPr>
            <w:tcW w:w="987" w:type="pct"/>
            <w:vAlign w:val="center"/>
          </w:tcPr>
          <w:p w14:paraId="7077B3E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BG</w:t>
            </w:r>
          </w:p>
        </w:tc>
        <w:tc>
          <w:tcPr>
            <w:tcW w:w="1490" w:type="pct"/>
            <w:vAlign w:val="center"/>
          </w:tcPr>
          <w:p w14:paraId="3B3DCAB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dlPu_r</w:t>
            </w:r>
            <w:proofErr w:type="spellEnd"/>
          </w:p>
        </w:tc>
        <w:tc>
          <w:tcPr>
            <w:tcW w:w="1563" w:type="pct"/>
            <w:vAlign w:val="bottom"/>
          </w:tcPr>
          <w:p w14:paraId="4C97671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65 </w:t>
            </w:r>
          </w:p>
        </w:tc>
        <w:tc>
          <w:tcPr>
            <w:tcW w:w="961" w:type="pct"/>
            <w:vAlign w:val="bottom"/>
          </w:tcPr>
          <w:p w14:paraId="675A9A32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3</w:t>
            </w:r>
          </w:p>
        </w:tc>
      </w:tr>
      <w:tr w:rsidR="00CE18EA" w14:paraId="6D23105A" w14:textId="77777777" w:rsidTr="006A5B1F">
        <w:trPr>
          <w:jc w:val="center"/>
        </w:trPr>
        <w:tc>
          <w:tcPr>
            <w:tcW w:w="987" w:type="pct"/>
            <w:vAlign w:val="center"/>
          </w:tcPr>
          <w:p w14:paraId="692A3971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490" w:type="pct"/>
            <w:vAlign w:val="center"/>
          </w:tcPr>
          <w:p w14:paraId="13EAA11C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mPFtha_l</w:t>
            </w:r>
            <w:proofErr w:type="spellEnd"/>
          </w:p>
        </w:tc>
        <w:tc>
          <w:tcPr>
            <w:tcW w:w="1563" w:type="pct"/>
            <w:vAlign w:val="bottom"/>
          </w:tcPr>
          <w:p w14:paraId="2B3368B8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55 </w:t>
            </w:r>
          </w:p>
        </w:tc>
        <w:tc>
          <w:tcPr>
            <w:tcW w:w="961" w:type="pct"/>
            <w:vAlign w:val="bottom"/>
          </w:tcPr>
          <w:p w14:paraId="6E452180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</w:t>
            </w:r>
          </w:p>
        </w:tc>
      </w:tr>
      <w:tr w:rsidR="00CE18EA" w14:paraId="68629EA0" w14:textId="77777777" w:rsidTr="006A5B1F">
        <w:trPr>
          <w:jc w:val="center"/>
        </w:trPr>
        <w:tc>
          <w:tcPr>
            <w:tcW w:w="987" w:type="pct"/>
            <w:vAlign w:val="center"/>
          </w:tcPr>
          <w:p w14:paraId="7537396A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490" w:type="pct"/>
            <w:vAlign w:val="center"/>
          </w:tcPr>
          <w:p w14:paraId="62A286ED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rTtha_l</w:t>
            </w:r>
            <w:proofErr w:type="spellEnd"/>
          </w:p>
        </w:tc>
        <w:tc>
          <w:tcPr>
            <w:tcW w:w="1563" w:type="pct"/>
            <w:vAlign w:val="bottom"/>
          </w:tcPr>
          <w:p w14:paraId="101F0FD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3.27 </w:t>
            </w:r>
          </w:p>
        </w:tc>
        <w:tc>
          <w:tcPr>
            <w:tcW w:w="961" w:type="pct"/>
            <w:vAlign w:val="bottom"/>
          </w:tcPr>
          <w:p w14:paraId="12AF412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6</w:t>
            </w:r>
          </w:p>
        </w:tc>
      </w:tr>
      <w:tr w:rsidR="00CE18EA" w14:paraId="685A5818" w14:textId="77777777" w:rsidTr="006A5B1F">
        <w:trPr>
          <w:jc w:val="center"/>
        </w:trPr>
        <w:tc>
          <w:tcPr>
            <w:tcW w:w="987" w:type="pct"/>
            <w:vAlign w:val="center"/>
          </w:tcPr>
          <w:p w14:paraId="2A6C41D5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490" w:type="pct"/>
            <w:vAlign w:val="center"/>
          </w:tcPr>
          <w:p w14:paraId="16265CD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rTtha_r</w:t>
            </w:r>
            <w:proofErr w:type="spellEnd"/>
          </w:p>
        </w:tc>
        <w:tc>
          <w:tcPr>
            <w:tcW w:w="1563" w:type="pct"/>
            <w:vAlign w:val="bottom"/>
          </w:tcPr>
          <w:p w14:paraId="58C3D953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02 </w:t>
            </w:r>
          </w:p>
        </w:tc>
        <w:tc>
          <w:tcPr>
            <w:tcW w:w="961" w:type="pct"/>
            <w:vAlign w:val="bottom"/>
          </w:tcPr>
          <w:p w14:paraId="6C753AB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19</w:t>
            </w:r>
          </w:p>
        </w:tc>
      </w:tr>
      <w:tr w:rsidR="00CE18EA" w14:paraId="2EF1FBFB" w14:textId="77777777" w:rsidTr="006A5B1F">
        <w:trPr>
          <w:jc w:val="center"/>
        </w:trPr>
        <w:tc>
          <w:tcPr>
            <w:tcW w:w="987" w:type="pct"/>
            <w:vAlign w:val="center"/>
          </w:tcPr>
          <w:p w14:paraId="6CF273D9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Tha</w:t>
            </w:r>
            <w:proofErr w:type="spellEnd"/>
          </w:p>
        </w:tc>
        <w:tc>
          <w:tcPr>
            <w:tcW w:w="1490" w:type="pct"/>
            <w:vAlign w:val="center"/>
          </w:tcPr>
          <w:p w14:paraId="2C53319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DB2FA3">
              <w:rPr>
                <w:rFonts w:eastAsia="等线" w:cs="Times New Roman"/>
                <w:color w:val="000000"/>
                <w:sz w:val="22"/>
              </w:rPr>
              <w:t>lPFtha_l</w:t>
            </w:r>
            <w:proofErr w:type="spellEnd"/>
          </w:p>
        </w:tc>
        <w:tc>
          <w:tcPr>
            <w:tcW w:w="1563" w:type="pct"/>
            <w:vAlign w:val="bottom"/>
          </w:tcPr>
          <w:p w14:paraId="0EA214BF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 xml:space="preserve">4.04 </w:t>
            </w:r>
          </w:p>
        </w:tc>
        <w:tc>
          <w:tcPr>
            <w:tcW w:w="961" w:type="pct"/>
            <w:vAlign w:val="bottom"/>
          </w:tcPr>
          <w:p w14:paraId="7B02A146" w14:textId="77777777" w:rsidR="00CE18EA" w:rsidRPr="00DB2FA3" w:rsidRDefault="00CE18EA" w:rsidP="006A5B1F">
            <w:pPr>
              <w:jc w:val="center"/>
              <w:rPr>
                <w:rFonts w:cs="Times New Roman"/>
                <w:sz w:val="22"/>
              </w:rPr>
            </w:pPr>
            <w:r w:rsidRPr="00DB2FA3">
              <w:rPr>
                <w:rFonts w:eastAsia="等线" w:cs="Times New Roman"/>
                <w:color w:val="000000"/>
                <w:sz w:val="22"/>
              </w:rPr>
              <w:t>8</w:t>
            </w:r>
          </w:p>
        </w:tc>
      </w:tr>
    </w:tbl>
    <w:p w14:paraId="08552888" w14:textId="77777777" w:rsidR="00CE18EA" w:rsidRDefault="00CE18EA" w:rsidP="006851F5">
      <w:pPr>
        <w:rPr>
          <w:rFonts w:cs="Times New Roman"/>
          <w:b/>
          <w:bCs/>
        </w:rPr>
      </w:pPr>
    </w:p>
    <w:p w14:paraId="41B041F9" w14:textId="77777777" w:rsidR="00CE18EA" w:rsidRDefault="00CE18EA" w:rsidP="006851F5">
      <w:pPr>
        <w:rPr>
          <w:rFonts w:cs="Times New Roman"/>
          <w:b/>
          <w:bCs/>
        </w:rPr>
      </w:pPr>
    </w:p>
    <w:p w14:paraId="52AFC8D6" w14:textId="77777777" w:rsidR="008B46A0" w:rsidRDefault="008B46A0" w:rsidP="006851F5">
      <w:pPr>
        <w:rPr>
          <w:rFonts w:cs="Times New Roman" w:hint="eastAsia"/>
          <w:b/>
          <w:bCs/>
        </w:rPr>
      </w:pPr>
    </w:p>
    <w:p w14:paraId="6964E300" w14:textId="757EB848" w:rsidR="00483B5C" w:rsidRPr="00791125" w:rsidRDefault="00483B5C" w:rsidP="008D2A0E">
      <w:pPr>
        <w:jc w:val="center"/>
        <w:rPr>
          <w:rFonts w:cs="Times New Roman"/>
          <w:sz w:val="22"/>
          <w:szCs w:val="21"/>
        </w:rPr>
      </w:pPr>
      <w:r w:rsidRPr="00791125">
        <w:rPr>
          <w:rFonts w:cs="Times New Roman" w:hint="eastAsia"/>
          <w:b/>
          <w:bCs/>
          <w:sz w:val="22"/>
          <w:szCs w:val="21"/>
        </w:rPr>
        <w:t>T</w:t>
      </w:r>
      <w:r w:rsidRPr="00791125">
        <w:rPr>
          <w:rFonts w:cs="Times New Roman"/>
          <w:b/>
          <w:bCs/>
          <w:sz w:val="22"/>
          <w:szCs w:val="21"/>
        </w:rPr>
        <w:t>able S</w:t>
      </w:r>
      <w:r w:rsidR="00791125">
        <w:rPr>
          <w:rFonts w:cs="Times New Roman" w:hint="eastAsia"/>
          <w:b/>
          <w:bCs/>
          <w:sz w:val="22"/>
          <w:szCs w:val="21"/>
        </w:rPr>
        <w:t>1</w:t>
      </w:r>
      <w:r w:rsidR="00E44FFD">
        <w:rPr>
          <w:rFonts w:cs="Times New Roman" w:hint="eastAsia"/>
          <w:b/>
          <w:bCs/>
          <w:sz w:val="22"/>
          <w:szCs w:val="21"/>
        </w:rPr>
        <w:t>0</w:t>
      </w:r>
      <w:r w:rsidRPr="00791125">
        <w:rPr>
          <w:rFonts w:cs="Times New Roman"/>
          <w:b/>
          <w:bCs/>
          <w:sz w:val="22"/>
          <w:szCs w:val="21"/>
        </w:rPr>
        <w:t xml:space="preserve">. </w:t>
      </w:r>
      <w:r w:rsidRPr="00791125">
        <w:rPr>
          <w:rFonts w:cs="Times New Roman"/>
          <w:sz w:val="22"/>
          <w:szCs w:val="21"/>
        </w:rPr>
        <w:t xml:space="preserve">Complete list of studies on </w:t>
      </w:r>
      <w:r w:rsidR="00F51B77" w:rsidRPr="00791125">
        <w:rPr>
          <w:rFonts w:cs="Times New Roman"/>
          <w:sz w:val="22"/>
          <w:szCs w:val="21"/>
        </w:rPr>
        <w:t>Sleep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1923"/>
        <w:gridCol w:w="1383"/>
        <w:gridCol w:w="815"/>
        <w:gridCol w:w="1951"/>
        <w:gridCol w:w="1383"/>
      </w:tblGrid>
      <w:tr w:rsidR="00AF1A20" w:rsidRPr="008428E0" w14:paraId="6BE6496E" w14:textId="77777777" w:rsidTr="00EA7A2B">
        <w:tc>
          <w:tcPr>
            <w:tcW w:w="851" w:type="dxa"/>
            <w:tcBorders>
              <w:right w:val="nil"/>
            </w:tcBorders>
            <w:shd w:val="clear" w:color="auto" w:fill="D9E2F3" w:themeFill="accent1" w:themeFillTint="33"/>
          </w:tcPr>
          <w:p w14:paraId="42550503" w14:textId="77777777" w:rsidR="00AF1A20" w:rsidRPr="00536B72" w:rsidRDefault="00AF1A2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23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52AE1F5A" w14:textId="77777777" w:rsidR="00AF1A20" w:rsidRPr="00536B72" w:rsidRDefault="00AF1A2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  <w:shd w:val="clear" w:color="auto" w:fill="D9E2F3" w:themeFill="accent1" w:themeFillTint="33"/>
          </w:tcPr>
          <w:p w14:paraId="7CF5A2AC" w14:textId="77777777" w:rsidR="00AF1A20" w:rsidRPr="00536B72" w:rsidRDefault="00AF1A2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  <w:shd w:val="clear" w:color="auto" w:fill="D9E2F3" w:themeFill="accent1" w:themeFillTint="33"/>
          </w:tcPr>
          <w:p w14:paraId="766E9EA9" w14:textId="77777777" w:rsidR="00AF1A20" w:rsidRPr="00536B72" w:rsidRDefault="00AF1A2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Order</w:t>
            </w:r>
          </w:p>
        </w:tc>
        <w:tc>
          <w:tcPr>
            <w:tcW w:w="1951" w:type="dxa"/>
            <w:tcBorders>
              <w:left w:val="nil"/>
              <w:right w:val="nil"/>
            </w:tcBorders>
            <w:shd w:val="clear" w:color="auto" w:fill="D9E2F3" w:themeFill="accent1" w:themeFillTint="33"/>
          </w:tcPr>
          <w:p w14:paraId="0CC9B51B" w14:textId="77777777" w:rsidR="00AF1A20" w:rsidRPr="00536B72" w:rsidRDefault="00AF1A2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Study</w:t>
            </w:r>
          </w:p>
        </w:tc>
        <w:tc>
          <w:tcPr>
            <w:tcW w:w="1383" w:type="dxa"/>
            <w:tcBorders>
              <w:left w:val="nil"/>
            </w:tcBorders>
            <w:shd w:val="clear" w:color="auto" w:fill="D9E2F3" w:themeFill="accent1" w:themeFillTint="33"/>
          </w:tcPr>
          <w:p w14:paraId="31357C17" w14:textId="77777777" w:rsidR="00AF1A20" w:rsidRPr="00536B72" w:rsidRDefault="00AF1A20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t>References</w:t>
            </w:r>
          </w:p>
        </w:tc>
      </w:tr>
      <w:tr w:rsidR="0065266E" w:rsidRPr="008428E0" w14:paraId="7D5BBC5B" w14:textId="77777777" w:rsidTr="00B663BA">
        <w:tc>
          <w:tcPr>
            <w:tcW w:w="851" w:type="dxa"/>
            <w:tcBorders>
              <w:right w:val="nil"/>
            </w:tcBorders>
          </w:tcPr>
          <w:p w14:paraId="3505B2A2" w14:textId="522E18BF" w:rsidR="0065266E" w:rsidRPr="00536B72" w:rsidRDefault="00071A1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36A2D3E8" w14:textId="526976C0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Akerstedt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1FA84A11" w14:textId="5CEA3847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Ba2Vyc3RlZHQ8L0F1dGhvcj48WWVhcj4yMDIwPC9ZZWFy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Ba2Vyc3RlZHQ8L0F1dGhvcj48WWVhcj4yMDIwPC9ZZWFy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62E3F67" w14:textId="4D78265C" w:rsidR="0065266E" w:rsidRPr="00536B72" w:rsidRDefault="00071A1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7430200" w14:textId="1B77A79B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Alsamee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0B07A97" w14:textId="7C6D0B6C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BbHNhbWVlbjwvQXV0aG9yPjxZZWFyPjIwMjE8L1llYXI+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BbHNhbWVlbjwvQXV0aG9yPjxZZWFyPjIwMjE8L1llYXI+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1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65266E" w:rsidRPr="008428E0" w14:paraId="3FB3C3FD" w14:textId="77777777" w:rsidTr="00B663BA">
        <w:tc>
          <w:tcPr>
            <w:tcW w:w="851" w:type="dxa"/>
            <w:tcBorders>
              <w:right w:val="nil"/>
            </w:tcBorders>
          </w:tcPr>
          <w:p w14:paraId="4EAA4FCF" w14:textId="1564827F" w:rsidR="0065266E" w:rsidRPr="00536B72" w:rsidRDefault="00071A1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6C4A751" w14:textId="26923869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Boes</w:t>
            </w:r>
            <w:r w:rsidRPr="00536B72">
              <w:rPr>
                <w:rFonts w:cs="Times New Roman"/>
                <w:sz w:val="22"/>
              </w:rPr>
              <w:t xml:space="preserve">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7153B693" w14:textId="70DDBB3A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Cb2VzPC9BdXRob3I+PFllYXI+MjAxODwvWWVhcj48UmVj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Cb2VzPC9BdXRob3I+PFllYXI+MjAxODwvWWVhcj48UmVj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339011D3" w14:textId="4BEF0B44" w:rsidR="0065266E" w:rsidRPr="00536B72" w:rsidRDefault="00071A12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9089F33" w14:textId="5F8C0387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C</w:t>
            </w:r>
            <w:r w:rsidRPr="00536B72">
              <w:rPr>
                <w:rFonts w:cs="Times New Roman"/>
                <w:sz w:val="22"/>
              </w:rPr>
              <w:t>ai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1AD02F50" w14:textId="43F182CB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YWk8L0F1dGhvcj48WWVhcj4yMDIxPC9ZZWFyPjxSZWNO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YWk8L0F1dGhvcj48WWVhcj4yMDIxPC9ZZWFyPjxSZWNO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7E4A3BE6" w14:textId="77777777" w:rsidTr="00B663BA">
        <w:tc>
          <w:tcPr>
            <w:tcW w:w="851" w:type="dxa"/>
            <w:tcBorders>
              <w:right w:val="nil"/>
            </w:tcBorders>
          </w:tcPr>
          <w:p w14:paraId="2BB2B465" w14:textId="2C901455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1BF4676" w14:textId="5658492D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C</w:t>
            </w:r>
            <w:r w:rsidRPr="00536B72">
              <w:rPr>
                <w:rFonts w:cs="Times New Roman"/>
                <w:sz w:val="22"/>
              </w:rPr>
              <w:t>hai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1FEC016" w14:textId="7B9D8935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DaGFpPC9BdXRob3I+PFllYXI+MjAyMDwvWWVhcj48UmVj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DaGFpPC9BdXRob3I+PFllYXI+MjAyMDwvWWVhcj48UmVj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51BCDB5" w14:textId="2E68D88C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6AF6EB2" w14:textId="4CB97295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F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2336899E" w14:textId="50639E82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GYW5nPC9BdXRob3I+PFllYXI+MjAxNTwvWWVhcj48UmVj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GYW5nPC9BdXRob3I+PFllYXI+MjAxNTwvWWVhcj48UmVj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5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480BD3FA" w14:textId="77777777" w:rsidTr="00B663BA">
        <w:tc>
          <w:tcPr>
            <w:tcW w:w="851" w:type="dxa"/>
            <w:tcBorders>
              <w:right w:val="nil"/>
            </w:tcBorders>
          </w:tcPr>
          <w:p w14:paraId="29A02DAC" w14:textId="337A15F6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104E493" w14:textId="77ADF767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Feng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33C17AA6" w14:textId="782AA97C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GZW5nPC9BdXRob3I+PFllYXI+MjAxODwvWWVhcj48UmVj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GZW5nPC9BdXRob3I+PFllYXI+MjAxODwvWWVhcj48UmVj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08B0255" w14:textId="6DA94339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FE5358F" w14:textId="2105D8C0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G</w:t>
            </w:r>
            <w:r w:rsidRPr="00536B72">
              <w:rPr>
                <w:rFonts w:cs="Times New Roman"/>
                <w:sz w:val="22"/>
              </w:rPr>
              <w:t>uo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67447365" w14:textId="3F9B7253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HdW88L0F1dGhvcj48WWVhcj4yMDE5PC9ZZWFyPjxSZWNO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HdW88L0F1dGhvcj48WWVhcj4yMDE5PC9ZZWFyPjxSZWNO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3A574828" w14:textId="77777777" w:rsidTr="00B663BA">
        <w:tc>
          <w:tcPr>
            <w:tcW w:w="851" w:type="dxa"/>
            <w:tcBorders>
              <w:right w:val="nil"/>
            </w:tcBorders>
          </w:tcPr>
          <w:p w14:paraId="027C46CF" w14:textId="31711E41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9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4B51CA2" w14:textId="07F62EF1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Hermesdorf</w:t>
            </w:r>
            <w:r w:rsidRPr="00536B72">
              <w:rPr>
                <w:rFonts w:cs="Times New Roman"/>
                <w:sz w:val="22"/>
              </w:rPr>
              <w:t xml:space="preserve">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3185DDA" w14:textId="7A379BF5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Hermesdorf&lt;/Author&gt;&lt;Year&gt;2021&lt;/Year&gt;&lt;RecNum&gt;1621&lt;/RecNum&gt;&lt;DisplayText&gt;[98]&lt;/DisplayText&gt;&lt;record&gt;&lt;rec-number&gt;1621&lt;/rec-number&gt;&lt;foreign-keys&gt;&lt;key app="EN" db-id="wxaer95t9defarevezkxzpz4xxzv2vvftxtt" timestamp="1698632625"&gt;1621&lt;/key&gt;&lt;/foreign-keys&gt;&lt;ref-type name="Journal Article"&gt;17&lt;/ref-type&gt;&lt;contributors&gt;&lt;authors&gt;&lt;author&gt;Hermesdorf, M.&lt;/author&gt;&lt;author&gt;Szentkiralyi, A.&lt;/author&gt;&lt;author&gt;Teismann, H.&lt;/author&gt;&lt;author&gt;Teismann, I.&lt;/author&gt;&lt;author&gt;Young, P.&lt;/author&gt;&lt;author&gt;Berger, K.&lt;/author&gt;&lt;/authors&gt;&lt;/contributors&gt;&lt;auth-address&gt;Institute of Epidemiology and Social Medicine, University of Munster, Munster, Germany.&amp;#xD;Department for Stroke and Respiratory Medicine, Alexianer Misericordia GmbH, Munster, Germany.&amp;#xD;Department of Neurology, Medical Park Bad Feilnbach, Bad Feilnbach, Germany.&lt;/auth-address&gt;&lt;titles&gt;&lt;title&gt;Sleep characteristics, cognitive performance, and gray matter volume: findings from the BiDirect Study&lt;/title&gt;&lt;secondary-title&gt;Sleep&lt;/secondary-title&gt;&lt;/titles&gt;&lt;periodical&gt;&lt;full-title&gt;Sleep&lt;/full-title&gt;&lt;abbr-1&gt;Sleep&lt;/abbr-1&gt;&lt;/periodical&gt;&lt;volume&gt;44&lt;/volume&gt;&lt;number&gt;3&lt;/number&gt;&lt;edition&gt;2020/10/09&lt;/edition&gt;&lt;keywords&gt;&lt;keyword&gt;Brain/diagnostic imaging&lt;/keyword&gt;&lt;keyword&gt;Cognition&lt;/keyword&gt;&lt;keyword&gt;*Gray Matter/diagnostic imaging&lt;/keyword&gt;&lt;keyword&gt;Humans&lt;/keyword&gt;&lt;keyword&gt;*Magnetic Resonance Imaging&lt;/keyword&gt;&lt;keyword&gt;Neuropsychological Tests&lt;/keyword&gt;&lt;keyword&gt;Sleep&lt;/keyword&gt;&lt;keyword&gt;apnea&lt;/keyword&gt;&lt;keyword&gt;gray matter volume&lt;/keyword&gt;&lt;keyword&gt;polysomnography&lt;/keyword&gt;&lt;/keywords&gt;&lt;dates&gt;&lt;year&gt;2021&lt;/year&gt;&lt;pub-dates&gt;&lt;date&gt;Mar 12&lt;/date&gt;&lt;/pub-dates&gt;&lt;/dates&gt;&lt;isbn&gt;1550-9109 (Electronic)&amp;#xD;0161-8105 (Linking)&lt;/isbn&gt;&lt;accession-num&gt;33029624&lt;/accession-num&gt;&lt;urls&gt;&lt;related-urls&gt;&lt;url&gt;https://www.ncbi.nlm.nih.gov/pubmed/33029624&lt;/url&gt;&lt;/related-urls&gt;&lt;/urls&gt;&lt;electronic-resource-num&gt;10.1093/sleep/zsaa209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38D54D70" w14:textId="7FAEFCAB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6A0881F9" w14:textId="21DD22FA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K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636F27D0" w14:textId="41DB8806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LYW5nPC9BdXRob3I+PFllYXI+MjAxNjwvWWVhcj48UmVj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YW5nPC9BdXRob3I+PFllYXI+MjAxNjwvWWVhcj48UmVj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9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49EA2335" w14:textId="77777777" w:rsidTr="00B663BA">
        <w:tc>
          <w:tcPr>
            <w:tcW w:w="851" w:type="dxa"/>
            <w:tcBorders>
              <w:right w:val="nil"/>
            </w:tcBorders>
          </w:tcPr>
          <w:p w14:paraId="22AAC9D5" w14:textId="2A34282D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D0DAB80" w14:textId="57C09778" w:rsidR="001A75A7" w:rsidRPr="00536B72" w:rsidRDefault="001A75A7" w:rsidP="008B46A0">
            <w:pPr>
              <w:spacing w:line="276" w:lineRule="auto"/>
              <w:rPr>
                <w:noProof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Killgore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0790D0A" w14:textId="6E227C8A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Killgore&lt;/Author&gt;&lt;Year&gt;2015&lt;/Year&gt;&lt;RecNum&gt;302&lt;/RecNum&gt;&lt;DisplayText&gt;[100]&lt;/DisplayText&gt;&lt;record&gt;&lt;rec-number&gt;302&lt;/rec-number&gt;&lt;foreign-keys&gt;&lt;key app="EN" db-id="00drxpwafprarveeafspzw2t9rt5tp00wr0w" timestamp="1750154245"&gt;302&lt;/key&gt;&lt;/foreign-keys&gt;&lt;ref-type name="Journal Article"&gt;17&lt;/ref-type&gt;&lt;contributors&gt;&lt;authors&gt;&lt;author&gt;Killgore, W. D.&lt;/author&gt;&lt;author&gt;Vanuk, J. R.&lt;/author&gt;&lt;author&gt;Knight, S. A.&lt;/author&gt;&lt;author&gt;Markowski, S. M.&lt;/author&gt;&lt;author&gt;Pisner, D.&lt;/author&gt;&lt;author&gt;Shane, B.&lt;/author&gt;&lt;author&gt;Fridman, A.&lt;/author&gt;&lt;author&gt;Alkozei, A.&lt;/author&gt;&lt;/authors&gt;&lt;/contributors&gt;&lt;auth-address&gt;Social, Cognitive and Affective Neuroscience Lab, University of Arizona College of Medicine, Tucson, Arizona, USA.&lt;/auth-address&gt;&lt;titles&gt;&lt;title&gt;Daytime sleepiness is associated with altered resting thalamocortical connectivity&lt;/title&gt;&lt;secondary-title&gt;Neuroreport&lt;/secondary-title&gt;&lt;alt-title&gt;Neuroreport&lt;/alt-title&gt;&lt;/titles&gt;&lt;periodical&gt;&lt;full-title&gt;Neuroreport&lt;/full-title&gt;&lt;/periodical&gt;&lt;alt-periodical&gt;&lt;full-title&gt;Neuroreport&lt;/full-title&gt;&lt;/alt-periodical&gt;&lt;pages&gt;779-84&lt;/pages&gt;&lt;volume&gt;26&lt;/volume&gt;&lt;number&gt;13&lt;/number&gt;&lt;edition&gt;2015/07/16&lt;/edition&gt;&lt;keywords&gt;&lt;keyword&gt;Adolescent&lt;/keyword&gt;&lt;keyword&gt;Adult&lt;/keyword&gt;&lt;keyword&gt;Brain Mapping&lt;/keyword&gt;&lt;keyword&gt;Cerebral Cortex/*physiology&lt;/keyword&gt;&lt;keyword&gt;Female&lt;/keyword&gt;&lt;keyword&gt;Humans&lt;/keyword&gt;&lt;keyword&gt;Magnetic Resonance Imaging&lt;/keyword&gt;&lt;keyword&gt;Male&lt;/keyword&gt;&lt;keyword&gt;Middle Aged&lt;/keyword&gt;&lt;keyword&gt;Neural Pathways&lt;/keyword&gt;&lt;keyword&gt;Sleep/*physiology&lt;/keyword&gt;&lt;keyword&gt;Thalamus/*physiology&lt;/keyword&gt;&lt;keyword&gt;Young Adult&lt;/keyword&gt;&lt;/keywords&gt;&lt;dates&gt;&lt;year&gt;2015&lt;/year&gt;&lt;pub-dates&gt;&lt;date&gt;Sep 9&lt;/date&gt;&lt;/pub-dates&gt;&lt;/dates&gt;&lt;isbn&gt;0959-4965&lt;/isbn&gt;&lt;accession-num&gt;26177337&lt;/accession-num&gt;&lt;urls&gt;&lt;/urls&gt;&lt;electronic-resource-num&gt;10.1097/wnr.000000000000041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0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EF613AC" w14:textId="5135DD0C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615D7B8F" w14:textId="24A5607E" w:rsidR="001A75A7" w:rsidRPr="00EA4EC6" w:rsidRDefault="001A75A7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Kim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A5A0121" w14:textId="491B7DC6" w:rsidR="001A75A7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Kim&lt;/Author&gt;&lt;Year&gt;2023&lt;/Year&gt;&lt;RecNum&gt;293&lt;/RecNum&gt;&lt;DisplayText&gt;[101]&lt;/DisplayText&gt;&lt;record&gt;&lt;rec-number&gt;293&lt;/rec-number&gt;&lt;foreign-keys&gt;&lt;key app="EN" db-id="00drxpwafprarveeafspzw2t9rt5tp00wr0w" timestamp="1750153813"&gt;293&lt;/key&gt;&lt;/foreign-keys&gt;&lt;ref-type name="Journal Article"&gt;17&lt;/ref-type&gt;&lt;contributors&gt;&lt;authors&gt;&lt;author&gt;Kim, K. T.&lt;/author&gt;&lt;author&gt;Kim, H.&lt;/author&gt;&lt;author&gt;Kong, J.&lt;/author&gt;&lt;author&gt;Kim, J. B.&lt;/author&gt;&lt;/authors&gt;&lt;/contributors&gt;&lt;auth-address&gt;Department of Neurology, Korea University Anam Hospital, Korea University College of Medicine, Seoul, Republic of Korea.&lt;/auth-address&gt;&lt;titles&gt;&lt;title&gt;Enhanced functional connectivity in the reward circuitry in healthy adults with weekend catch-up sleep&lt;/title&gt;&lt;secondary-title&gt;Hum Brain Mapp&lt;/secondary-title&gt;&lt;alt-title&gt;Human brain mapping&lt;/alt-title&gt;&lt;/titles&gt;&lt;periodical&gt;&lt;full-title&gt;Hum Brain Mapp&lt;/full-title&gt;&lt;abbr-1&gt;Human brain mapping&lt;/abbr-1&gt;&lt;/periodical&gt;&lt;alt-periodical&gt;&lt;full-title&gt;Hum Brain Mapp&lt;/full-title&gt;&lt;abbr-1&gt;Human brain mapping&lt;/abbr-1&gt;&lt;/alt-periodical&gt;&lt;pages&gt;4927-4937&lt;/pages&gt;&lt;volume&gt;44&lt;/volume&gt;&lt;number&gt;14&lt;/number&gt;&lt;edition&gt;2023/07/19&lt;/edition&gt;&lt;keywords&gt;&lt;keyword&gt;Humans&lt;/keyword&gt;&lt;keyword&gt;Adult&lt;/keyword&gt;&lt;keyword&gt;*Brain Mapping/methods&lt;/keyword&gt;&lt;keyword&gt;*Gray Matter/diagnostic imaging&lt;/keyword&gt;&lt;keyword&gt;Cerebral Cortex&lt;/keyword&gt;&lt;keyword&gt;Reward&lt;/keyword&gt;&lt;keyword&gt;Sleep&lt;/keyword&gt;&lt;keyword&gt;Magnetic Resonance Imaging/methods&lt;/keyword&gt;&lt;keyword&gt;functional connectivity&lt;/keyword&gt;&lt;keyword&gt;functional magnetic resonance imaging&lt;/keyword&gt;&lt;keyword&gt;reward circuitry&lt;/keyword&gt;&lt;keyword&gt;weekend catch-up sleep&lt;/keyword&gt;&lt;/keywords&gt;&lt;dates&gt;&lt;year&gt;2023&lt;/year&gt;&lt;pub-dates&gt;&lt;date&gt;Oct 1&lt;/date&gt;&lt;/pub-dates&gt;&lt;/dates&gt;&lt;isbn&gt;1065-9471 (Print)&amp;#xD;1065-9471&lt;/isbn&gt;&lt;accession-num&gt;37466297&lt;/accession-num&gt;&lt;urls&gt;&lt;/urls&gt;&lt;custom2&gt;PMC10472906&lt;/custom2&gt;&lt;electronic-resource-num&gt;10.1002/hbm.2642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1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0620A282" w14:textId="77777777" w:rsidTr="00B663BA">
        <w:tc>
          <w:tcPr>
            <w:tcW w:w="851" w:type="dxa"/>
            <w:tcBorders>
              <w:right w:val="nil"/>
            </w:tcBorders>
          </w:tcPr>
          <w:p w14:paraId="0228E609" w14:textId="072501B4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60DA8FB" w14:textId="1DED159C" w:rsidR="00FE696E" w:rsidRPr="00536B72" w:rsidRDefault="00FE696E" w:rsidP="008B46A0">
            <w:pPr>
              <w:spacing w:line="276" w:lineRule="auto"/>
              <w:rPr>
                <w:noProof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Klumpers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05188A7E" w14:textId="11249EC3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LbHVtcGVyczwvQXV0aG9yPjxZZWFyPjIwMTU8L1llYXI+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bHVtcGVyczwvQXV0aG9yPjxZZWFyPjIwMTU8L1llYXI+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2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985BE25" w14:textId="0785EB5C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ADC5806" w14:textId="0F30E300" w:rsidR="00FE696E" w:rsidRPr="00536B72" w:rsidRDefault="00FE696E" w:rsidP="008B46A0">
            <w:pPr>
              <w:spacing w:line="276" w:lineRule="auto"/>
              <w:rPr>
                <w:noProof/>
                <w:sz w:val="22"/>
              </w:rPr>
            </w:pPr>
            <w:r w:rsidRPr="00536B72">
              <w:rPr>
                <w:noProof/>
                <w:sz w:val="22"/>
              </w:rPr>
              <w:t xml:space="preserve">Krause </w:t>
            </w:r>
            <w:r w:rsidRPr="00536B72">
              <w:rPr>
                <w:rFonts w:hint="eastAsia"/>
                <w:noProof/>
                <w:sz w:val="22"/>
              </w:rPr>
              <w:t>e</w:t>
            </w:r>
            <w:r w:rsidRPr="00536B72">
              <w:rPr>
                <w:noProof/>
                <w:sz w:val="22"/>
              </w:rPr>
              <w:t>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229BC11" w14:textId="2F6FDB70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LcmF1c2U8L0F1dGhvcj48WWVhcj4yMDE5PC9ZZWFyPjxS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LcmF1c2U8L0F1dGhvcj48WWVhcj4yMDE5PC9ZZWFyPjxS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103840F7" w14:textId="77777777" w:rsidTr="00B663BA">
        <w:tc>
          <w:tcPr>
            <w:tcW w:w="851" w:type="dxa"/>
            <w:tcBorders>
              <w:right w:val="nil"/>
            </w:tcBorders>
          </w:tcPr>
          <w:p w14:paraId="5964F9A7" w14:textId="7FA103CA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11CA72A8" w14:textId="102717CB" w:rsidR="00FE696E" w:rsidRPr="00EA4EC6" w:rsidRDefault="00FE696E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536B72">
              <w:rPr>
                <w:noProof/>
                <w:sz w:val="22"/>
              </w:rPr>
              <w:t>Lapidaire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1E9D5B98" w14:textId="36DDB47B" w:rsidR="00FE696E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MYXBpZGFpcmU8L0F1dGhvcj48WWVhcj4yMDIxPC9ZZWFy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YXBpZGFpcmU8L0F1dGhvcj48WWVhcj4yMDIxPC9ZZWFy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4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15CF916A" w14:textId="37D2B735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70A5604" w14:textId="0FF859B9" w:rsidR="00FE696E" w:rsidRPr="00536B72" w:rsidRDefault="00FE696E" w:rsidP="008B46A0">
            <w:pPr>
              <w:spacing w:line="276" w:lineRule="auto"/>
              <w:rPr>
                <w:noProof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Lei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292AE5F" w14:textId="4F673FC8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MZWk8L0F1dGhvcj48WWVhcj4yMDE1PC9ZZWFyPjxSZWNO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ZWk8L0F1dGhvcj48WWVhcj4yMDE1PC9ZZWFyPjxSZWNO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5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61D1766B" w14:textId="77777777" w:rsidTr="00B663BA">
        <w:tc>
          <w:tcPr>
            <w:tcW w:w="851" w:type="dxa"/>
            <w:tcBorders>
              <w:right w:val="nil"/>
            </w:tcBorders>
          </w:tcPr>
          <w:p w14:paraId="4DA5F458" w14:textId="7256260A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29BAD81" w14:textId="42250E0C" w:rsidR="00FE696E" w:rsidRPr="00EA4EC6" w:rsidRDefault="00FE696E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Lei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595C3063" w14:textId="6FABB8D0" w:rsidR="00FE696E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MZWk8L0F1dGhvcj48WWVhcj4yMDE3PC9ZZWFyPjxSZWNO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ZWk8L0F1dGhvcj48WWVhcj4yMDE3PC9ZZWFyPjxSZWNO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0B92FFD" w14:textId="4F75C27E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1B72D793" w14:textId="661527E3" w:rsidR="00FE696E" w:rsidRPr="00536B72" w:rsidRDefault="00FE696E" w:rsidP="008B46A0">
            <w:pPr>
              <w:spacing w:line="276" w:lineRule="auto"/>
              <w:rPr>
                <w:noProof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Li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1FC4F400" w14:textId="79E83BF0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MaTwvQXV0aG9yPjxZZWFyPjIwMjM8L1llYXI+PFJlY051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aTwvQXV0aG9yPjxZZWFyPjIwMjM8L1llYXI+PFJlY051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7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7F24AFA6" w14:textId="77777777" w:rsidTr="00B663BA">
        <w:tc>
          <w:tcPr>
            <w:tcW w:w="851" w:type="dxa"/>
            <w:tcBorders>
              <w:right w:val="nil"/>
            </w:tcBorders>
          </w:tcPr>
          <w:p w14:paraId="1728658F" w14:textId="2AC1D41C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19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3CCD9D9" w14:textId="7F065A6D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Liu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4CE0477" w14:textId="13A91EA4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MaXU8L0F1dGhvcj48WWVhcj4yMDE4PC9ZZWFyPjxSZWNO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MaXU8L0F1dGhvcj48WWVhcj4yMDE4PC9ZZWFyPjxSZWNO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8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E8E30A2" w14:textId="4B72E609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</w:t>
            </w:r>
            <w:r w:rsidR="00FE696E" w:rsidRPr="00536B72">
              <w:rPr>
                <w:rFonts w:cs="Times New Roman" w:hint="eastAsia"/>
                <w:sz w:val="22"/>
              </w:rPr>
              <w:t>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3FEC83CE" w14:textId="36E9AE0A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Motomura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6F893E37" w14:textId="7DC3D071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Nb3RvbXVyYTwvQXV0aG9yPjxZZWFyPjIwMTc8L1llYXI+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Nb3RvbXVyYTwvQXV0aG9yPjxZZWFyPjIwMTc8L1llYXI+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0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75DC303D" w14:textId="77777777" w:rsidTr="00B663BA">
        <w:tc>
          <w:tcPr>
            <w:tcW w:w="851" w:type="dxa"/>
            <w:tcBorders>
              <w:right w:val="nil"/>
            </w:tcBorders>
          </w:tcPr>
          <w:p w14:paraId="35872480" w14:textId="35548668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1C9008DC" w14:textId="072ECA6C" w:rsidR="00FE696E" w:rsidRPr="00EA4EC6" w:rsidRDefault="00FE696E" w:rsidP="008B46A0">
            <w:pPr>
              <w:spacing w:line="276" w:lineRule="auto"/>
              <w:rPr>
                <w:rFonts w:cs="Times New Roman"/>
                <w:noProof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N</w:t>
            </w:r>
            <w:r w:rsidRPr="00536B72">
              <w:rPr>
                <w:rFonts w:cs="Times New Roman"/>
                <w:sz w:val="22"/>
              </w:rPr>
              <w:t>eumann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5CB0A8E7" w14:textId="5593BBE0" w:rsidR="00FE696E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Neumann&lt;/Author&gt;&lt;Year&gt;2020&lt;/Year&gt;&lt;RecNum&gt;1632&lt;/RecNum&gt;&lt;DisplayText&gt;[110]&lt;/DisplayText&gt;&lt;record&gt;&lt;rec-number&gt;1632&lt;/rec-number&gt;&lt;foreign-keys&gt;&lt;key app="EN" db-id="wxaer95t9defarevezkxzpz4xxzv2vvftxtt" timestamp="1698633252"&gt;1632&lt;/key&gt;&lt;/foreign-keys&gt;&lt;ref-type name="Journal Article"&gt;17&lt;/ref-type&gt;&lt;contributors&gt;&lt;authors&gt;&lt;author&gt;Neumann, N.&lt;/author&gt;&lt;author&gt;Lotze, M.&lt;/author&gt;&lt;author&gt;Domin, M.&lt;/author&gt;&lt;/authors&gt;&lt;/contributors&gt;&lt;auth-address&gt;Institute of Diagnostic Radiology and Neuroradiology, Functional Imaging Unit, University Medicine Greifswald, Greifswald, Germany.&lt;/auth-address&gt;&lt;titles&gt;&lt;title&gt;Sex-specific association of poor sleep quality with gray matter volume&lt;/title&gt;&lt;secondary-title&gt;Sleep&lt;/secondary-title&gt;&lt;/titles&gt;&lt;periodical&gt;&lt;full-title&gt;Sleep&lt;/full-title&gt;&lt;abbr-1&gt;Sleep&lt;/abbr-1&gt;&lt;/periodical&gt;&lt;volume&gt;43&lt;/volume&gt;&lt;number&gt;9&lt;/number&gt;&lt;edition&gt;2020/03/07&lt;/edition&gt;&lt;keywords&gt;&lt;keyword&gt;Brain/diagnostic imaging&lt;/keyword&gt;&lt;keyword&gt;Cerebral Cortex&lt;/keyword&gt;&lt;keyword&gt;Female&lt;/keyword&gt;&lt;keyword&gt;*Gray Matter/diagnostic imaging&lt;/keyword&gt;&lt;keyword&gt;Humans&lt;/keyword&gt;&lt;keyword&gt;*Magnetic Resonance Imaging&lt;/keyword&gt;&lt;keyword&gt;Male&lt;/keyword&gt;&lt;keyword&gt;Sleep&lt;/keyword&gt;&lt;keyword&gt;Young Adult&lt;/keyword&gt;&lt;keyword&gt;Psqi&lt;/keyword&gt;&lt;keyword&gt;gray matter volume&lt;/keyword&gt;&lt;keyword&gt;sex&lt;/keyword&gt;&lt;keyword&gt;sleep quality&lt;/keyword&gt;&lt;/keywords&gt;&lt;dates&gt;&lt;year&gt;2020&lt;/year&gt;&lt;pub-dates&gt;&lt;date&gt;Sep 14&lt;/date&gt;&lt;/pub-dates&gt;&lt;/dates&gt;&lt;isbn&gt;1550-9109 (Electronic)&amp;#xD;0161-8105 (Print)&amp;#xD;0161-8105 (Linking)&lt;/isbn&gt;&lt;accession-num&gt;32140718&lt;/accession-num&gt;&lt;urls&gt;&lt;related-urls&gt;&lt;url&gt;https://www.ncbi.nlm.nih.gov/pubmed/32140718&lt;/url&gt;&lt;/related-urls&gt;&lt;/urls&gt;&lt;custom2&gt;PMC7487870&lt;/custom2&gt;&lt;electronic-resource-num&gt;10.1093/sleep/zsaa035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04C7C9D" w14:textId="6AFC686D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11554C95" w14:textId="7FD75953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Pa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1067B6CA" w14:textId="462B3724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QYW48L0F1dGhvcj48WWVhcj4yMDIzPC9ZZWFyPjxSZWNO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QYW48L0F1dGhvcj48WWVhcj4yMDIzPC9ZZWFyPjxSZWNO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1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65266E" w:rsidRPr="008428E0" w14:paraId="7003DFEE" w14:textId="77777777" w:rsidTr="00B663BA">
        <w:tc>
          <w:tcPr>
            <w:tcW w:w="851" w:type="dxa"/>
            <w:tcBorders>
              <w:right w:val="nil"/>
            </w:tcBorders>
          </w:tcPr>
          <w:p w14:paraId="7C9C014F" w14:textId="30335D6A" w:rsidR="006526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lastRenderedPageBreak/>
              <w:t>2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7EB39C0" w14:textId="3F003EB8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noProof/>
                <w:sz w:val="22"/>
              </w:rPr>
              <w:t>Poudel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6132C93" w14:textId="25D3D792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Qb3VkZWw8L0F1dGhvcj48WWVhcj4yMDE4PC9ZZWFyPjxS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Qb3VkZWw8L0F1dGhvcj48WWVhcj4yMDE4PC9ZZWFyPjxS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8A1FB97" w14:textId="256D371C" w:rsidR="006526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93D90D1" w14:textId="4836B1DA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S</w:t>
            </w:r>
            <w:r w:rsidRPr="00536B72">
              <w:rPr>
                <w:rFonts w:cs="Times New Roman"/>
                <w:sz w:val="22"/>
              </w:rPr>
              <w:t>amanta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9E98E45" w14:textId="0F9EC7E8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TYW1hbnRhPC9BdXRob3I+PFllYXI+MjAyMTwvWWVhcj48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YW1hbnRhPC9BdXRob3I+PFllYXI+MjAyMTwvWWVhcj48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FE696E" w:rsidRPr="008428E0" w14:paraId="29F5BB5C" w14:textId="77777777" w:rsidTr="00B663BA">
        <w:tc>
          <w:tcPr>
            <w:tcW w:w="851" w:type="dxa"/>
            <w:tcBorders>
              <w:right w:val="nil"/>
            </w:tcBorders>
          </w:tcPr>
          <w:p w14:paraId="3D719888" w14:textId="030BEAAA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49F57F3C" w14:textId="3A56DC23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Shao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6A1EF4DD" w14:textId="289DB747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Shao&lt;/Author&gt;&lt;Year&gt;2014&lt;/Year&gt;&lt;RecNum&gt;307&lt;/RecNum&gt;&lt;DisplayText&gt;[114]&lt;/DisplayText&gt;&lt;record&gt;&lt;rec-number&gt;307&lt;/rec-number&gt;&lt;foreign-keys&gt;&lt;key app="EN" db-id="00drxpwafprarveeafspzw2t9rt5tp00wr0w" timestamp="1750154458"&gt;307&lt;/key&gt;&lt;/foreign-keys&gt;&lt;ref-type name="Journal Article"&gt;17&lt;/ref-type&gt;&lt;contributors&gt;&lt;authors&gt;&lt;author&gt;Shao, Y.&lt;/author&gt;&lt;author&gt;Lei, Y.&lt;/author&gt;&lt;author&gt;Wang, L.&lt;/author&gt;&lt;author&gt;Zhai, T.&lt;/author&gt;&lt;author&gt;Jin, X.&lt;/author&gt;&lt;author&gt;Ni, W.&lt;/author&gt;&lt;author&gt;Yang, Y.&lt;/author&gt;&lt;author&gt;Tan, S.&lt;/author&gt;&lt;author&gt;Wen, B.&lt;/author&gt;&lt;author&gt;Ye, E.&lt;/author&gt;&lt;author&gt;Yang, Z.&lt;/author&gt;&lt;/authors&gt;&lt;/contributors&gt;&lt;auth-address&gt;Beijing Institute of Basic Medical Sciences, Beijing, PR China; Cognitive and Mental Health Research Center, Beijing, PR China.&amp;#xD;Beijing Institute of Basic Medical Sciences, Beijing, PR China.&lt;/auth-address&gt;&lt;titles&gt;&lt;title&gt;Altered resting-state amygdala functional connectivity after 36 hours of total sleep deprivation&lt;/title&gt;&lt;secondary-title&gt;PLoS One&lt;/secondary-title&gt;&lt;/titles&gt;&lt;periodical&gt;&lt;full-title&gt;PLOS ONE&lt;/full-title&gt;&lt;/periodical&gt;&lt;pages&gt;e112222&lt;/pages&gt;&lt;volume&gt;9&lt;/volume&gt;&lt;number&gt;11&lt;/number&gt;&lt;edition&gt;2014/11/06&lt;/edition&gt;&lt;keywords&gt;&lt;keyword&gt;Adolescent&lt;/keyword&gt;&lt;keyword&gt;Adult&lt;/keyword&gt;&lt;keyword&gt;Amygdala/*diagnostic imaging/*physiopathology&lt;/keyword&gt;&lt;keyword&gt;Cerebral Cortex/diagnostic imaging/physiopathology&lt;/keyword&gt;&lt;keyword&gt;Humans&lt;/keyword&gt;&lt;keyword&gt;*Magnetic Resonance Imaging&lt;/keyword&gt;&lt;keyword&gt;Male&lt;/keyword&gt;&lt;keyword&gt;Radiography&lt;/keyword&gt;&lt;keyword&gt;Sleep Deprivation/*diagnostic imaging/*physiopathology&lt;/keyword&gt;&lt;/keywords&gt;&lt;dates&gt;&lt;year&gt;2014&lt;/year&gt;&lt;/dates&gt;&lt;isbn&gt;1932-6203 (Electronic)&amp;#xD;1932-6203 (Linking)&lt;/isbn&gt;&lt;accession-num&gt;25372882&lt;/accession-num&gt;&lt;urls&gt;&lt;related-urls&gt;&lt;url&gt;https://www.ncbi.nlm.nih.gov/pubmed/25372882&lt;/url&gt;&lt;/related-urls&gt;&lt;/urls&gt;&lt;custom2&gt;PMC4221616&lt;/custom2&gt;&lt;electronic-resource-num&gt;10.1371/journal.pone.0112222&lt;/electronic-resource-num&gt;&lt;/record&gt;&lt;/Cite&gt;&lt;/EndNote&gt;</w:instrText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4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0A4BAD8" w14:textId="6AA78C7C" w:rsidR="00FE69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AA0D447" w14:textId="6B2D3E95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She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6FC592B" w14:textId="4A6B8F41" w:rsidR="00FE696E" w:rsidRPr="00536B72" w:rsidRDefault="00FE696E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aGVuPC9BdXRob3I+PFllYXI+MjAxNzwvWWVhcj48UmVj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aGVuPC9BdXRob3I+PFllYXI+MjAxNzwvWWVhcj48UmVj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5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26E0B5E7" w14:textId="77777777" w:rsidTr="00B663BA">
        <w:tc>
          <w:tcPr>
            <w:tcW w:w="851" w:type="dxa"/>
            <w:tcBorders>
              <w:right w:val="nil"/>
            </w:tcBorders>
          </w:tcPr>
          <w:p w14:paraId="068BFFA5" w14:textId="3D986DBC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43DB1A28" w14:textId="6F63F845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Sterpenich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478759BB" w14:textId="5132B82B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dGVycGVuaWNoPC9BdXRob3I+PFllYXI+MjAxNzwvWWVh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TdGVycGVuaWNoPC9BdXRob3I+PFllYXI+MjAxNzwvWWVh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E8A35AC" w14:textId="0029DD77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0739E00E" w14:textId="7E5B4E93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S</w:t>
            </w:r>
            <w:r w:rsidRPr="00536B72">
              <w:rPr>
                <w:rFonts w:cs="Times New Roman"/>
                <w:sz w:val="22"/>
              </w:rPr>
              <w:t>un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52552106" w14:textId="1BD2FB3B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Sun&lt;/Author&gt;&lt;Year&gt;2020&lt;/Year&gt;&lt;RecNum&gt;1628&lt;/RecNum&gt;&lt;DisplayText&gt;[117]&lt;/DisplayText&gt;&lt;record&gt;&lt;rec-number&gt;1628&lt;/rec-number&gt;&lt;foreign-keys&gt;&lt;key app="EN" db-id="wxaer95t9defarevezkxzpz4xxzv2vvftxtt" timestamp="1698633084"&gt;1628&lt;/key&gt;&lt;/foreign-keys&gt;&lt;ref-type name="Journal Article"&gt;17&lt;/ref-type&gt;&lt;contributors&gt;&lt;authors&gt;&lt;author&gt;Sun, J.&lt;/author&gt;&lt;author&gt;Zhao, R.&lt;/author&gt;&lt;author&gt;Yang, X.&lt;/author&gt;&lt;author&gt;Deng, H.&lt;/author&gt;&lt;author&gt;Zhu, Y.&lt;/author&gt;&lt;author&gt;Chen, Y.&lt;/author&gt;&lt;author&gt;Yuan, K.&lt;/author&gt;&lt;author&gt;Xi, Y.&lt;/author&gt;&lt;author&gt;Yin, H.&lt;/author&gt;&lt;author&gt;Qin, W.&lt;/author&gt;&lt;/authors&gt;&lt;/contributors&gt;&lt;auth-address&gt;Engineering Research Center of Molecular and Neuro Imaging of the Ministry of Education, School of Life Sciences and Technology, Xidian University, Xi&amp;apos;an, China.&amp;#xD;School of Electronics and Information, Xi&amp;apos;an Polytechnic University, Xi&amp;apos;an, China.&amp;#xD;Department of Radiology, Xijing Hospital, The Fourth Military Medical University, Xi&amp;apos;an, China.&lt;/auth-address&gt;&lt;titles&gt;&lt;title&gt;Alteration of Brain Gray Matter Density After 24 h of Sleep Deprivation in Healthy Adults&lt;/title&gt;&lt;secondary-title&gt;Front Neurosci&lt;/secondary-title&gt;&lt;/titles&gt;&lt;periodical&gt;&lt;full-title&gt;Front Neurosci&lt;/full-title&gt;&lt;/periodical&gt;&lt;pages&gt;754&lt;/pages&gt;&lt;volume&gt;14&lt;/volume&gt;&lt;edition&gt;2020/09/10&lt;/edition&gt;&lt;keywords&gt;&lt;keyword&gt;cortical thickness&lt;/keyword&gt;&lt;keyword&gt;gray matter density&lt;/keyword&gt;&lt;keyword&gt;gray matter volume&lt;/keyword&gt;&lt;keyword&gt;psychomotor vigilance test&lt;/keyword&gt;&lt;keyword&gt;sleep deprivation&lt;/keyword&gt;&lt;keyword&gt;sleepiness&lt;/keyword&gt;&lt;keyword&gt;voxel-based morphometry&lt;/keyword&gt;&lt;/keywords&gt;&lt;dates&gt;&lt;year&gt;2020&lt;/year&gt;&lt;/dates&gt;&lt;isbn&gt;1662-4548 (Print)&amp;#xD;1662-453X (Electronic)&amp;#xD;1662-453X (Linking)&lt;/isbn&gt;&lt;accession-num&gt;32903801&lt;/accession-num&gt;&lt;urls&gt;&lt;related-urls&gt;&lt;url&gt;https://www.ncbi.nlm.nih.gov/pubmed/32903801&lt;/url&gt;&lt;/related-urls&gt;&lt;/urls&gt;&lt;custom2&gt;PMC7438917&lt;/custom2&gt;&lt;electronic-resource-num&gt;10.3389/fnins.2020.00754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7C7A07E2" w14:textId="77777777" w:rsidTr="00B663BA">
        <w:tc>
          <w:tcPr>
            <w:tcW w:w="851" w:type="dxa"/>
            <w:tcBorders>
              <w:right w:val="nil"/>
            </w:tcBorders>
          </w:tcPr>
          <w:p w14:paraId="58724E92" w14:textId="6763165A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29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343D246F" w14:textId="1A227633" w:rsidR="001A75A7" w:rsidRPr="00536B72" w:rsidRDefault="001A75A7" w:rsidP="008B46A0">
            <w:pPr>
              <w:spacing w:line="276" w:lineRule="auto"/>
              <w:rPr>
                <w:noProof/>
                <w:sz w:val="22"/>
                <w:lang w:val="es-ES"/>
              </w:rPr>
            </w:pPr>
            <w:r w:rsidRPr="00EA4EC6">
              <w:rPr>
                <w:rFonts w:cs="Times New Roman"/>
                <w:noProof/>
                <w:sz w:val="22"/>
              </w:rPr>
              <w:t>Tashjian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8AB97A8" w14:textId="2E420D41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UYXNoamlhbjwvQXV0aG9yPjxZZWFyPjIwMTc8L1llYXI+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YXNoamlhbjwvQXV0aG9yPjxZZWFyPjIwMTc8L1llYXI+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8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59E5DFFF" w14:textId="1BDCADCC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62CF1CEA" w14:textId="0E33A699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Tomasi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E9530B3" w14:textId="25A0CA4E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Ub21hc2k8L0F1dGhvcj48WWVhcj4yMDE2PC9ZZWFyPjxS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b21hc2k8L0F1dGhvcj48WWVhcj4yMDE2PC9ZZWFyPjxS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1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4F36018F" w14:textId="77777777" w:rsidTr="00B663BA">
        <w:tc>
          <w:tcPr>
            <w:tcW w:w="851" w:type="dxa"/>
            <w:tcBorders>
              <w:right w:val="nil"/>
            </w:tcBorders>
          </w:tcPr>
          <w:p w14:paraId="21E8DDC3" w14:textId="4507D2D0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1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D904559" w14:textId="68062822" w:rsidR="001A75A7" w:rsidRPr="00536B72" w:rsidRDefault="001A75A7" w:rsidP="008B46A0">
            <w:pPr>
              <w:spacing w:line="276" w:lineRule="auto"/>
              <w:rPr>
                <w:noProof/>
                <w:sz w:val="22"/>
                <w:lang w:val="es-ES"/>
              </w:rPr>
            </w:pPr>
            <w:r w:rsidRPr="00536B72">
              <w:rPr>
                <w:rFonts w:cs="Times New Roman" w:hint="eastAsia"/>
                <w:sz w:val="22"/>
              </w:rPr>
              <w:t>T</w:t>
            </w:r>
            <w:r w:rsidRPr="00536B72">
              <w:rPr>
                <w:rFonts w:cs="Times New Roman"/>
                <w:sz w:val="22"/>
              </w:rPr>
              <w:t>oschi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2C168CF" w14:textId="5498672B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Ub3NjaGk8L0F1dGhvcj48WWVhcj4yMDIxPC9ZZWFyPjxS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Ub3NjaGk8L0F1dGhvcj48WWVhcj4yMDIxPC9ZZWFyPjxS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0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0DEA23D" w14:textId="274E5363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2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28030495" w14:textId="6EA3C404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Urrila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16D39CE0" w14:textId="1DF429FC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VcnJpbGE8L0F1dGhvcj48WWVhcj4yMDE3PC9ZZWFyPjxS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VcnJpbGE8L0F1dGhvcj48WWVhcj4yMDE3PC9ZZWFyPjxS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1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65266E" w:rsidRPr="008428E0" w14:paraId="6FE58458" w14:textId="77777777" w:rsidTr="00B663BA">
        <w:tc>
          <w:tcPr>
            <w:tcW w:w="851" w:type="dxa"/>
            <w:tcBorders>
              <w:right w:val="nil"/>
            </w:tcBorders>
          </w:tcPr>
          <w:p w14:paraId="21ACF07A" w14:textId="2C3AFB7F" w:rsidR="006526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3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0292322B" w14:textId="7EC1186A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  <w:lang w:val="es-ES"/>
              </w:rPr>
            </w:pPr>
            <w:r w:rsidRPr="00536B72">
              <w:rPr>
                <w:noProof/>
                <w:sz w:val="22"/>
                <w:lang w:val="es-ES"/>
              </w:rPr>
              <w:t>van den Berg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3D9B57CA" w14:textId="7E4CAAFA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  <w:lang w:val="es-ES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van den Berg&lt;/Author&gt;&lt;Year&gt;2022&lt;/Year&gt;&lt;RecNum&gt;1625&lt;/RecNum&gt;&lt;DisplayText&gt;[122]&lt;/DisplayText&gt;&lt;record&gt;&lt;rec-number&gt;1625&lt;/rec-number&gt;&lt;foreign-keys&gt;&lt;key app="EN" db-id="wxaer95t9defarevezkxzpz4xxzv2vvftxtt" timestamp="1698632839"&gt;1625&lt;/key&gt;&lt;/foreign-keys&gt;&lt;ref-type name="Journal Article"&gt;17&lt;/ref-type&gt;&lt;contributors&gt;&lt;authors&gt;&lt;author&gt;van den Berg, N. H.&lt;/author&gt;&lt;author&gt;Pozzobon, A.&lt;/author&gt;&lt;author&gt;Fang, Z.&lt;/author&gt;&lt;author&gt;Al-Kuwatli, J.&lt;/author&gt;&lt;author&gt;Toor, B.&lt;/author&gt;&lt;author&gt;Ray, L. B.&lt;/author&gt;&lt;author&gt;Fogel, S. M.&lt;/author&gt;&lt;/authors&gt;&lt;/contributors&gt;&lt;auth-address&gt;School of Psychology, University of Ottawa, Ottawa K1N 6N5, Canada.&amp;#xD;Sleep Unit, University of Ottawa Institute of Mental Health Research at The Royal, Ottawa, Ottawa K1Z 7K4, Canada.&amp;#xD;University of Ottawa Brain and Mind Research Institute, University of Ottawa, Ottawa K1H 8M5, Canada.&lt;/auth-address&gt;&lt;titles&gt;&lt;title&gt;Sleep Enhances Consolidation of Memory Traces for Complex Problem-Solving Skills&lt;/title&gt;&lt;secondary-title&gt;Cereb Cortex&lt;/secondary-title&gt;&lt;/titles&gt;&lt;periodical&gt;&lt;full-title&gt;Cereb Cortex&lt;/full-title&gt;&lt;/periodical&gt;&lt;pages&gt;653-667&lt;/pages&gt;&lt;volume&gt;32&lt;/volume&gt;&lt;number&gt;4&lt;/number&gt;&lt;edition&gt;2021/08/13&lt;/edition&gt;&lt;keywords&gt;&lt;keyword&gt;Hippocampus/diagnostic imaging&lt;/keyword&gt;&lt;keyword&gt;Humans&lt;/keyword&gt;&lt;keyword&gt;Learning/physiology&lt;/keyword&gt;&lt;keyword&gt;*Memory Consolidation/physiology&lt;/keyword&gt;&lt;keyword&gt;Motor Skills/physiology&lt;/keyword&gt;&lt;keyword&gt;*Sleep/physiology&lt;/keyword&gt;&lt;keyword&gt;Wakefulness/physiology&lt;/keyword&gt;&lt;keyword&gt;fMRI, memory consolidation&lt;/keyword&gt;&lt;keyword&gt;problem solving&lt;/keyword&gt;&lt;keyword&gt;procedural memory&lt;/keyword&gt;&lt;keyword&gt;sleep&lt;/keyword&gt;&lt;/keywords&gt;&lt;dates&gt;&lt;year&gt;2022&lt;/year&gt;&lt;pub-dates&gt;&lt;date&gt;Feb 8&lt;/date&gt;&lt;/pub-dates&gt;&lt;/dates&gt;&lt;isbn&gt;1460-2199 (Electronic)&amp;#xD;1047-3211 (Linking)&lt;/isbn&gt;&lt;accession-num&gt;34383034&lt;/accession-num&gt;&lt;urls&gt;&lt;related-urls&gt;&lt;url&gt;https://www.ncbi.nlm.nih.gov/pubmed/34383034&lt;/url&gt;&lt;/related-urls&gt;&lt;/urls&gt;&lt;electronic-resource-num&gt;10.1093/cercor/bhab216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2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0B83B4C2" w14:textId="2B71FF0D" w:rsidR="0065266E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4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56BA2ED2" w14:textId="156ECD3F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W</w:t>
            </w:r>
            <w:r w:rsidRPr="00536B72">
              <w:rPr>
                <w:rFonts w:cs="Times New Roman"/>
                <w:sz w:val="22"/>
              </w:rPr>
              <w:t>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3FA31EE8" w14:textId="2EC32476" w:rsidR="0065266E" w:rsidRPr="00536B72" w:rsidRDefault="0065266E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XYW5nPC9BdXRob3I+PFllYXI+MjAyMTwvWWVhcj48UmVj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XYW5nPC9BdXRob3I+PFllYXI+MjAyMTwvWWVhcj48UmVj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3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531A5CFB" w14:textId="77777777" w:rsidTr="00B663BA">
        <w:tc>
          <w:tcPr>
            <w:tcW w:w="851" w:type="dxa"/>
            <w:tcBorders>
              <w:right w:val="nil"/>
            </w:tcBorders>
          </w:tcPr>
          <w:p w14:paraId="14EF90B7" w14:textId="23B210FC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5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458F8BC1" w14:textId="4D03564F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Ye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EF14BB2" w14:textId="0A464533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ZZTwvQXV0aG9yPjxZZWFyPjIwMjM8L1llYXI+PFJlY051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ZZTwvQXV0aG9yPjxZZWFyPjIwMjM8L1llYXI+PFJlY051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4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79F1CAAC" w14:textId="698E419D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6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BF90E9C" w14:textId="79A7029A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Z</w:t>
            </w:r>
            <w:r w:rsidRPr="00536B72">
              <w:rPr>
                <w:rFonts w:cs="Times New Roman"/>
                <w:sz w:val="22"/>
              </w:rPr>
              <w:t>h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2CB266B1" w14:textId="0D953DE0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A8L1llYXI+PFJl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A8L1llYXI+PFJl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5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5631FE2D" w14:textId="77777777" w:rsidTr="00B663BA">
        <w:tc>
          <w:tcPr>
            <w:tcW w:w="851" w:type="dxa"/>
            <w:tcBorders>
              <w:right w:val="nil"/>
            </w:tcBorders>
          </w:tcPr>
          <w:p w14:paraId="0B9EDEA1" w14:textId="6EF3B6A4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7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68CF7577" w14:textId="35AA6AA9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Z</w:t>
            </w:r>
            <w:r w:rsidRPr="00536B72">
              <w:rPr>
                <w:rFonts w:cs="Times New Roman"/>
                <w:sz w:val="22"/>
              </w:rPr>
              <w:t>hang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79DA5229" w14:textId="7BE4F83D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I8L1llYXI+PFJl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uZzwvQXV0aG9yPjxZZWFyPjIwMjI8L1llYXI+PFJl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6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478ED95E" w14:textId="32282B98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8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4E35C955" w14:textId="7CCD089A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Z</w:t>
            </w:r>
            <w:r w:rsidRPr="00536B72">
              <w:rPr>
                <w:rFonts w:cs="Times New Roman"/>
                <w:sz w:val="22"/>
              </w:rPr>
              <w:t>hang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0079A816" w14:textId="4BCBE537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/>
            </w:r>
            <w:r w:rsidR="00D32685">
              <w:rPr>
                <w:rFonts w:cs="Times New Roman"/>
                <w:sz w:val="22"/>
              </w:rPr>
              <w:instrText xml:space="preserve"> ADDIN EN.CITE &lt;EndNote&gt;&lt;Cite&gt;&lt;Author&gt;Zhang&lt;/Author&gt;&lt;Year&gt;2023&lt;/Year&gt;&lt;RecNum&gt;1638&lt;/RecNum&gt;&lt;DisplayText&gt;[127]&lt;/DisplayText&gt;&lt;record&gt;&lt;rec-number&gt;1638&lt;/rec-number&gt;&lt;foreign-keys&gt;&lt;key app="EN" db-id="wxaer95t9defarevezkxzpz4xxzv2vvftxtt" timestamp="1698633523"&gt;1638&lt;/key&gt;&lt;/foreign-keys&gt;&lt;ref-type name="Journal Article"&gt;17&lt;/ref-type&gt;&lt;contributors&gt;&lt;authors&gt;&lt;author&gt;Zhang, H.&lt;/author&gt;&lt;author&gt;Lei, X.&lt;/author&gt;&lt;/authors&gt;&lt;/contributors&gt;&lt;auth-address&gt;Sleep and NeuroImaging Center, Faculty of Psychology, Southwest University, Chongqing, China; Key Laboratory of Cognition and Personality (Southwest University), Ministry of Education, Chongqing, China.&amp;#xD;Sleep and NeuroImaging Center, Faculty of Psychology, Southwest University, Chongqing, China; Key Laboratory of Cognition and Personality (Southwest University), Ministry of Education, Chongqing, China. Electronic address: xlei@swu.edu.cn.&lt;/auth-address&gt;&lt;titles&gt;&lt;title&gt;Effect of subjective sleep quality on aggression: A two-year longitudinal and fMRI pilot study&lt;/title&gt;&lt;secondary-title&gt;Biol Psychol&lt;/secondary-title&gt;&lt;/titles&gt;&lt;periodical&gt;&lt;full-title&gt;Biol Psychol&lt;/full-title&gt;&lt;/periodical&gt;&lt;pages&gt;108454&lt;/pages&gt;&lt;volume&gt;176&lt;/volume&gt;&lt;edition&gt;2022/12/20&lt;/edition&gt;&lt;keywords&gt;&lt;keyword&gt;Humans&lt;/keyword&gt;&lt;keyword&gt;*Brain&lt;/keyword&gt;&lt;keyword&gt;*Magnetic Resonance Imaging/methods&lt;/keyword&gt;&lt;keyword&gt;Pilot Projects&lt;/keyword&gt;&lt;keyword&gt;Sleep Quality&lt;/keyword&gt;&lt;keyword&gt;Aggression&lt;/keyword&gt;&lt;keyword&gt;Aggressive behavior&lt;/keyword&gt;&lt;keyword&gt;Longitudinal study&lt;/keyword&gt;&lt;keyword&gt;rs-fMRI&lt;/keyword&gt;&lt;/keywords&gt;&lt;dates&gt;&lt;year&gt;2023&lt;/year&gt;&lt;pub-dates&gt;&lt;date&gt;Jan&lt;/date&gt;&lt;/pub-dates&gt;&lt;/dates&gt;&lt;isbn&gt;1873-6246 (Electronic)&amp;#xD;0301-0511 (Linking)&lt;/isbn&gt;&lt;accession-num&gt;36535515&lt;/accession-num&gt;&lt;urls&gt;&lt;related-urls&gt;&lt;url&gt;https://www.ncbi.nlm.nih.gov/pubmed/36535515&lt;/url&gt;&lt;/related-urls&gt;&lt;/urls&gt;&lt;electronic-resource-num&gt;10.1016/j.biopsycho.2022.108454&lt;/electronic-resource-num&gt;&lt;/record&gt;&lt;/Cite&gt;&lt;/EndNote&gt;</w:instrText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7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</w:tr>
      <w:tr w:rsidR="001A75A7" w:rsidRPr="008428E0" w14:paraId="174DCEDE" w14:textId="77777777" w:rsidTr="00B663BA">
        <w:tc>
          <w:tcPr>
            <w:tcW w:w="851" w:type="dxa"/>
            <w:tcBorders>
              <w:right w:val="nil"/>
            </w:tcBorders>
          </w:tcPr>
          <w:p w14:paraId="313C925A" w14:textId="76B7D21C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39</w:t>
            </w:r>
          </w:p>
        </w:tc>
        <w:tc>
          <w:tcPr>
            <w:tcW w:w="1923" w:type="dxa"/>
            <w:tcBorders>
              <w:left w:val="nil"/>
              <w:right w:val="nil"/>
            </w:tcBorders>
          </w:tcPr>
          <w:p w14:paraId="7BC758AA" w14:textId="5305A195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 w:hint="eastAsia"/>
                <w:sz w:val="22"/>
              </w:rPr>
              <w:t>Z</w:t>
            </w:r>
            <w:r w:rsidRPr="00536B72">
              <w:rPr>
                <w:rFonts w:cs="Times New Roman"/>
                <w:sz w:val="22"/>
              </w:rPr>
              <w:t>hao et al.</w:t>
            </w:r>
          </w:p>
        </w:tc>
        <w:tc>
          <w:tcPr>
            <w:tcW w:w="1383" w:type="dxa"/>
            <w:tcBorders>
              <w:left w:val="nil"/>
              <w:right w:val="single" w:sz="12" w:space="0" w:color="000000"/>
            </w:tcBorders>
          </w:tcPr>
          <w:p w14:paraId="29A16706" w14:textId="10685BEB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536B72">
              <w:rPr>
                <w:rFonts w:cs="Times New Roman"/>
                <w:sz w:val="22"/>
              </w:rPr>
              <w:fldChar w:fldCharType="begin">
                <w:fldData xml:space="preserve">PEVuZE5vdGU+PENpdGU+PEF1dGhvcj5aaGFvPC9BdXRob3I+PFllYXI+MjAxOTwvWWVhcj48UmVj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GFvPC9BdXRob3I+PFllYXI+MjAxOTwvWWVhcj48UmVj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 w:rsidRPr="00536B72">
              <w:rPr>
                <w:rFonts w:cs="Times New Roman"/>
                <w:sz w:val="22"/>
              </w:rPr>
            </w:r>
            <w:r w:rsidRPr="00536B72"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8]</w:t>
            </w:r>
            <w:r w:rsidRPr="00536B72">
              <w:rPr>
                <w:rFonts w:cs="Times New Roman"/>
                <w:sz w:val="22"/>
              </w:rPr>
              <w:fldChar w:fldCharType="end"/>
            </w:r>
          </w:p>
        </w:tc>
        <w:tc>
          <w:tcPr>
            <w:tcW w:w="815" w:type="dxa"/>
            <w:tcBorders>
              <w:left w:val="single" w:sz="12" w:space="0" w:color="000000"/>
              <w:right w:val="nil"/>
            </w:tcBorders>
          </w:tcPr>
          <w:p w14:paraId="2FFA0EFF" w14:textId="5E07C746" w:rsidR="001A75A7" w:rsidRPr="00536B72" w:rsidRDefault="00DF4F92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 w:hint="eastAsia"/>
                <w:sz w:val="22"/>
              </w:rPr>
              <w:t>40</w:t>
            </w:r>
          </w:p>
        </w:tc>
        <w:tc>
          <w:tcPr>
            <w:tcW w:w="1951" w:type="dxa"/>
            <w:tcBorders>
              <w:left w:val="nil"/>
              <w:right w:val="nil"/>
            </w:tcBorders>
          </w:tcPr>
          <w:p w14:paraId="271E20DC" w14:textId="69915AF9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 w:rsidRPr="00EA4EC6">
              <w:rPr>
                <w:rFonts w:cs="Times New Roman"/>
                <w:noProof/>
                <w:sz w:val="22"/>
              </w:rPr>
              <w:t>Zhu et al.</w:t>
            </w:r>
          </w:p>
        </w:tc>
        <w:tc>
          <w:tcPr>
            <w:tcW w:w="1383" w:type="dxa"/>
            <w:tcBorders>
              <w:left w:val="nil"/>
            </w:tcBorders>
          </w:tcPr>
          <w:p w14:paraId="49DF51B1" w14:textId="15D6E4CF" w:rsidR="001A75A7" w:rsidRPr="00536B72" w:rsidRDefault="001A75A7" w:rsidP="008B46A0">
            <w:pPr>
              <w:spacing w:line="276" w:lineRule="auto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>
                <w:fldData xml:space="preserve">PEVuZE5vdGU+PENpdGU+PEF1dGhvcj5aaHU8L0F1dGhvcj48WWVhcj4yMDI0PC9ZZWFyPjxSZWNO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 </w:instrText>
            </w:r>
            <w:r w:rsidR="00D32685">
              <w:rPr>
                <w:rFonts w:cs="Times New Roman"/>
                <w:sz w:val="22"/>
              </w:rPr>
              <w:fldChar w:fldCharType="begin">
                <w:fldData xml:space="preserve">PEVuZE5vdGU+PENpdGU+PEF1dGhvcj5aaHU8L0F1dGhvcj48WWVhcj4yMDI0PC9ZZWFyPjxSZWNO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</w:fldData>
              </w:fldChar>
            </w:r>
            <w:r w:rsidR="00D32685">
              <w:rPr>
                <w:rFonts w:cs="Times New Roman"/>
                <w:sz w:val="22"/>
              </w:rPr>
              <w:instrText xml:space="preserve"> ADDIN EN.CITE.DATA </w:instrText>
            </w:r>
            <w:r w:rsidR="00D32685">
              <w:rPr>
                <w:rFonts w:cs="Times New Roman"/>
                <w:sz w:val="22"/>
              </w:rPr>
            </w:r>
            <w:r w:rsidR="00D32685"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 w:rsidR="00D32685">
              <w:rPr>
                <w:rFonts w:cs="Times New Roman"/>
                <w:noProof/>
                <w:sz w:val="22"/>
              </w:rPr>
              <w:t>[12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</w:tbl>
    <w:p w14:paraId="0C795D28" w14:textId="77777777" w:rsidR="00B75B7F" w:rsidRDefault="00B75B7F" w:rsidP="00B75B7F"/>
    <w:p w14:paraId="2B157C11" w14:textId="77777777" w:rsidR="00CE18EA" w:rsidRDefault="00CE18EA" w:rsidP="00B75B7F"/>
    <w:p w14:paraId="6C14620E" w14:textId="77777777" w:rsidR="00CE18EA" w:rsidRDefault="00CE18EA" w:rsidP="00B75B7F"/>
    <w:p w14:paraId="49FD052A" w14:textId="3015AE37" w:rsidR="00CE18EA" w:rsidRPr="00791125" w:rsidRDefault="00CE18EA" w:rsidP="00CE18EA">
      <w:pPr>
        <w:jc w:val="center"/>
        <w:rPr>
          <w:sz w:val="22"/>
          <w:szCs w:val="21"/>
        </w:rPr>
      </w:pPr>
      <w:r w:rsidRPr="00791125">
        <w:rPr>
          <w:b/>
          <w:bCs/>
          <w:sz w:val="22"/>
          <w:szCs w:val="21"/>
        </w:rPr>
        <w:t>Table S</w:t>
      </w:r>
      <w:r w:rsidR="00791125" w:rsidRPr="00791125">
        <w:rPr>
          <w:rFonts w:hint="eastAsia"/>
          <w:b/>
          <w:bCs/>
          <w:sz w:val="22"/>
          <w:szCs w:val="21"/>
        </w:rPr>
        <w:t>1</w:t>
      </w:r>
      <w:r w:rsidR="00E44FFD">
        <w:rPr>
          <w:rFonts w:hint="eastAsia"/>
          <w:b/>
          <w:bCs/>
          <w:sz w:val="22"/>
          <w:szCs w:val="21"/>
        </w:rPr>
        <w:t>1</w:t>
      </w:r>
      <w:r w:rsidRPr="00791125">
        <w:rPr>
          <w:sz w:val="22"/>
          <w:szCs w:val="21"/>
        </w:rPr>
        <w:t xml:space="preserve">. Peak regions of ENM results </w:t>
      </w:r>
      <w:proofErr w:type="gramStart"/>
      <w:r w:rsidRPr="00791125">
        <w:rPr>
          <w:sz w:val="22"/>
          <w:szCs w:val="21"/>
        </w:rPr>
        <w:t>on</w:t>
      </w:r>
      <w:proofErr w:type="gramEnd"/>
      <w:r w:rsidRPr="00791125">
        <w:rPr>
          <w:sz w:val="22"/>
          <w:szCs w:val="21"/>
        </w:rPr>
        <w:t xml:space="preserve"> </w:t>
      </w:r>
      <w:r w:rsidRPr="00791125">
        <w:rPr>
          <w:rFonts w:hint="eastAsia"/>
          <w:sz w:val="22"/>
          <w:szCs w:val="21"/>
        </w:rPr>
        <w:t>sleep</w:t>
      </w:r>
      <w:r w:rsidRPr="00791125">
        <w:rPr>
          <w:sz w:val="22"/>
          <w:szCs w:val="21"/>
        </w:rPr>
        <w:t xml:space="preserve"> based on </w:t>
      </w:r>
      <w:proofErr w:type="spellStart"/>
      <w:r w:rsidRPr="00791125">
        <w:rPr>
          <w:sz w:val="22"/>
          <w:szCs w:val="21"/>
        </w:rPr>
        <w:t>Brainnetome</w:t>
      </w:r>
      <w:proofErr w:type="spellEnd"/>
      <w:r w:rsidRPr="00791125">
        <w:rPr>
          <w:sz w:val="22"/>
          <w:szCs w:val="21"/>
        </w:rPr>
        <w:t xml:space="preserve"> Atlas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CE18EA" w14:paraId="6DB4B1F2" w14:textId="77777777" w:rsidTr="006A5B1F">
        <w:tc>
          <w:tcPr>
            <w:tcW w:w="2074" w:type="dxa"/>
            <w:shd w:val="clear" w:color="auto" w:fill="D9E2F3" w:themeFill="accent1" w:themeFillTint="33"/>
            <w:vAlign w:val="center"/>
          </w:tcPr>
          <w:p w14:paraId="0ABBF6D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b/>
                <w:bCs/>
                <w:color w:val="000000"/>
                <w:sz w:val="21"/>
                <w:szCs w:val="21"/>
              </w:rPr>
              <w:t>region</w:t>
            </w:r>
          </w:p>
        </w:tc>
        <w:tc>
          <w:tcPr>
            <w:tcW w:w="2074" w:type="dxa"/>
            <w:shd w:val="clear" w:color="auto" w:fill="D9E2F3" w:themeFill="accent1" w:themeFillTint="33"/>
            <w:vAlign w:val="center"/>
          </w:tcPr>
          <w:p w14:paraId="67F9AD75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b/>
                <w:bCs/>
                <w:color w:val="000000"/>
                <w:sz w:val="21"/>
                <w:szCs w:val="21"/>
              </w:rPr>
              <w:t>sub-region</w:t>
            </w:r>
          </w:p>
        </w:tc>
        <w:tc>
          <w:tcPr>
            <w:tcW w:w="2074" w:type="dxa"/>
            <w:shd w:val="clear" w:color="auto" w:fill="D9E2F3" w:themeFill="accent1" w:themeFillTint="33"/>
            <w:vAlign w:val="bottom"/>
          </w:tcPr>
          <w:p w14:paraId="70805E68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cs="Times New Roman"/>
                <w:b/>
                <w:bCs/>
                <w:sz w:val="21"/>
                <w:szCs w:val="21"/>
              </w:rPr>
              <w:t>max values</w:t>
            </w:r>
          </w:p>
        </w:tc>
        <w:tc>
          <w:tcPr>
            <w:tcW w:w="2074" w:type="dxa"/>
            <w:shd w:val="clear" w:color="auto" w:fill="D9E2F3" w:themeFill="accent1" w:themeFillTint="33"/>
            <w:vAlign w:val="bottom"/>
          </w:tcPr>
          <w:p w14:paraId="07B2B41F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cs="Times New Roman" w:hint="eastAsia"/>
                <w:b/>
                <w:bCs/>
                <w:sz w:val="21"/>
                <w:szCs w:val="21"/>
              </w:rPr>
              <w:t>voxels</w:t>
            </w:r>
          </w:p>
        </w:tc>
      </w:tr>
      <w:tr w:rsidR="00CE18EA" w14:paraId="3AD279DB" w14:textId="77777777" w:rsidTr="006A5B1F">
        <w:tc>
          <w:tcPr>
            <w:tcW w:w="2074" w:type="dxa"/>
            <w:vAlign w:val="center"/>
          </w:tcPr>
          <w:p w14:paraId="481B82F4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OrG</w:t>
            </w:r>
            <w:proofErr w:type="spellEnd"/>
          </w:p>
        </w:tc>
        <w:tc>
          <w:tcPr>
            <w:tcW w:w="2074" w:type="dxa"/>
            <w:vAlign w:val="center"/>
          </w:tcPr>
          <w:p w14:paraId="627BB629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A11l_l</w:t>
            </w:r>
          </w:p>
        </w:tc>
        <w:tc>
          <w:tcPr>
            <w:tcW w:w="2074" w:type="dxa"/>
            <w:vAlign w:val="bottom"/>
          </w:tcPr>
          <w:p w14:paraId="3F0835D6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4.11 </w:t>
            </w:r>
          </w:p>
        </w:tc>
        <w:tc>
          <w:tcPr>
            <w:tcW w:w="2074" w:type="dxa"/>
            <w:vAlign w:val="bottom"/>
          </w:tcPr>
          <w:p w14:paraId="39061EA5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22</w:t>
            </w:r>
          </w:p>
        </w:tc>
      </w:tr>
      <w:tr w:rsidR="00CE18EA" w14:paraId="39FBD611" w14:textId="77777777" w:rsidTr="006A5B1F">
        <w:tc>
          <w:tcPr>
            <w:tcW w:w="2074" w:type="dxa"/>
            <w:vAlign w:val="center"/>
          </w:tcPr>
          <w:p w14:paraId="37999F33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OrG</w:t>
            </w:r>
            <w:proofErr w:type="spellEnd"/>
          </w:p>
        </w:tc>
        <w:tc>
          <w:tcPr>
            <w:tcW w:w="2074" w:type="dxa"/>
            <w:vAlign w:val="center"/>
          </w:tcPr>
          <w:p w14:paraId="1B7D3CCC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A11l_r</w:t>
            </w:r>
          </w:p>
        </w:tc>
        <w:tc>
          <w:tcPr>
            <w:tcW w:w="2074" w:type="dxa"/>
            <w:vAlign w:val="bottom"/>
          </w:tcPr>
          <w:p w14:paraId="2E922CB6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83 </w:t>
            </w:r>
          </w:p>
        </w:tc>
        <w:tc>
          <w:tcPr>
            <w:tcW w:w="2074" w:type="dxa"/>
            <w:vAlign w:val="bottom"/>
          </w:tcPr>
          <w:p w14:paraId="38CA0A59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14</w:t>
            </w:r>
          </w:p>
        </w:tc>
      </w:tr>
      <w:tr w:rsidR="00CE18EA" w14:paraId="34836EE0" w14:textId="77777777" w:rsidTr="006A5B1F">
        <w:tc>
          <w:tcPr>
            <w:tcW w:w="2074" w:type="dxa"/>
            <w:vAlign w:val="center"/>
          </w:tcPr>
          <w:p w14:paraId="0D502CEF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CG</w:t>
            </w:r>
          </w:p>
        </w:tc>
        <w:tc>
          <w:tcPr>
            <w:tcW w:w="2074" w:type="dxa"/>
            <w:vAlign w:val="center"/>
          </w:tcPr>
          <w:p w14:paraId="57D88FBC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A24rv_l</w:t>
            </w:r>
          </w:p>
        </w:tc>
        <w:tc>
          <w:tcPr>
            <w:tcW w:w="2074" w:type="dxa"/>
            <w:vAlign w:val="bottom"/>
          </w:tcPr>
          <w:p w14:paraId="2A0F0101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5.07 </w:t>
            </w:r>
          </w:p>
        </w:tc>
        <w:tc>
          <w:tcPr>
            <w:tcW w:w="2074" w:type="dxa"/>
            <w:vAlign w:val="bottom"/>
          </w:tcPr>
          <w:p w14:paraId="1CA657CF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36</w:t>
            </w:r>
          </w:p>
        </w:tc>
      </w:tr>
      <w:tr w:rsidR="00CE18EA" w14:paraId="61FA5733" w14:textId="77777777" w:rsidTr="006A5B1F">
        <w:tc>
          <w:tcPr>
            <w:tcW w:w="2074" w:type="dxa"/>
            <w:vAlign w:val="center"/>
          </w:tcPr>
          <w:p w14:paraId="31415693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CG</w:t>
            </w:r>
          </w:p>
        </w:tc>
        <w:tc>
          <w:tcPr>
            <w:tcW w:w="2074" w:type="dxa"/>
            <w:vAlign w:val="center"/>
          </w:tcPr>
          <w:p w14:paraId="32A31F05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A24rv_r</w:t>
            </w:r>
          </w:p>
        </w:tc>
        <w:tc>
          <w:tcPr>
            <w:tcW w:w="2074" w:type="dxa"/>
            <w:vAlign w:val="bottom"/>
          </w:tcPr>
          <w:p w14:paraId="36E9BF96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4.92 </w:t>
            </w:r>
          </w:p>
        </w:tc>
        <w:tc>
          <w:tcPr>
            <w:tcW w:w="2074" w:type="dxa"/>
            <w:vAlign w:val="bottom"/>
          </w:tcPr>
          <w:p w14:paraId="40679CE2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23</w:t>
            </w:r>
          </w:p>
        </w:tc>
      </w:tr>
      <w:tr w:rsidR="00CE18EA" w14:paraId="7E750905" w14:textId="77777777" w:rsidTr="006A5B1F">
        <w:tc>
          <w:tcPr>
            <w:tcW w:w="2074" w:type="dxa"/>
            <w:vAlign w:val="center"/>
          </w:tcPr>
          <w:p w14:paraId="5BF03C35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CG</w:t>
            </w:r>
          </w:p>
        </w:tc>
        <w:tc>
          <w:tcPr>
            <w:tcW w:w="2074" w:type="dxa"/>
            <w:vAlign w:val="center"/>
          </w:tcPr>
          <w:p w14:paraId="2A42A0AF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A23c_l</w:t>
            </w:r>
          </w:p>
        </w:tc>
        <w:tc>
          <w:tcPr>
            <w:tcW w:w="2074" w:type="dxa"/>
            <w:vAlign w:val="bottom"/>
          </w:tcPr>
          <w:p w14:paraId="591B34D6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43 </w:t>
            </w:r>
          </w:p>
        </w:tc>
        <w:tc>
          <w:tcPr>
            <w:tcW w:w="2074" w:type="dxa"/>
            <w:vAlign w:val="bottom"/>
          </w:tcPr>
          <w:p w14:paraId="03C6D8B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13</w:t>
            </w:r>
          </w:p>
        </w:tc>
      </w:tr>
      <w:tr w:rsidR="00CE18EA" w14:paraId="40C5AABC" w14:textId="77777777" w:rsidTr="006A5B1F">
        <w:tc>
          <w:tcPr>
            <w:tcW w:w="2074" w:type="dxa"/>
            <w:vAlign w:val="center"/>
          </w:tcPr>
          <w:p w14:paraId="6AE80085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CG</w:t>
            </w:r>
          </w:p>
        </w:tc>
        <w:tc>
          <w:tcPr>
            <w:tcW w:w="2074" w:type="dxa"/>
            <w:vAlign w:val="center"/>
          </w:tcPr>
          <w:p w14:paraId="6168EA52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A23c_r</w:t>
            </w:r>
          </w:p>
        </w:tc>
        <w:tc>
          <w:tcPr>
            <w:tcW w:w="2074" w:type="dxa"/>
            <w:vAlign w:val="bottom"/>
          </w:tcPr>
          <w:p w14:paraId="10F23D4F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4.97 </w:t>
            </w:r>
          </w:p>
        </w:tc>
        <w:tc>
          <w:tcPr>
            <w:tcW w:w="2074" w:type="dxa"/>
            <w:vAlign w:val="bottom"/>
          </w:tcPr>
          <w:p w14:paraId="3826BA4B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9</w:t>
            </w:r>
          </w:p>
        </w:tc>
      </w:tr>
      <w:tr w:rsidR="00CE18EA" w14:paraId="2689D035" w14:textId="77777777" w:rsidTr="006A5B1F">
        <w:tc>
          <w:tcPr>
            <w:tcW w:w="2074" w:type="dxa"/>
            <w:vAlign w:val="center"/>
          </w:tcPr>
          <w:p w14:paraId="7A33BFD1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2E52A6BE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vCa_l</w:t>
            </w:r>
            <w:proofErr w:type="spellEnd"/>
          </w:p>
        </w:tc>
        <w:tc>
          <w:tcPr>
            <w:tcW w:w="2074" w:type="dxa"/>
            <w:vAlign w:val="bottom"/>
          </w:tcPr>
          <w:p w14:paraId="33D39D91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80 </w:t>
            </w:r>
          </w:p>
        </w:tc>
        <w:tc>
          <w:tcPr>
            <w:tcW w:w="2074" w:type="dxa"/>
            <w:vAlign w:val="bottom"/>
          </w:tcPr>
          <w:p w14:paraId="585095A5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26</w:t>
            </w:r>
          </w:p>
        </w:tc>
      </w:tr>
      <w:tr w:rsidR="00CE18EA" w14:paraId="55BED9EB" w14:textId="77777777" w:rsidTr="006A5B1F">
        <w:tc>
          <w:tcPr>
            <w:tcW w:w="2074" w:type="dxa"/>
            <w:vAlign w:val="center"/>
          </w:tcPr>
          <w:p w14:paraId="10053F00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344E89E4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vCa_r</w:t>
            </w:r>
            <w:proofErr w:type="spellEnd"/>
          </w:p>
        </w:tc>
        <w:tc>
          <w:tcPr>
            <w:tcW w:w="2074" w:type="dxa"/>
            <w:vAlign w:val="bottom"/>
          </w:tcPr>
          <w:p w14:paraId="440CADB8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45 </w:t>
            </w:r>
          </w:p>
        </w:tc>
        <w:tc>
          <w:tcPr>
            <w:tcW w:w="2074" w:type="dxa"/>
            <w:vAlign w:val="bottom"/>
          </w:tcPr>
          <w:p w14:paraId="35714708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9</w:t>
            </w:r>
          </w:p>
        </w:tc>
      </w:tr>
      <w:tr w:rsidR="00CE18EA" w14:paraId="3BE1891E" w14:textId="77777777" w:rsidTr="006A5B1F">
        <w:tc>
          <w:tcPr>
            <w:tcW w:w="2074" w:type="dxa"/>
            <w:vAlign w:val="center"/>
          </w:tcPr>
          <w:p w14:paraId="15BAE850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3E6EF3AB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GP_l</w:t>
            </w:r>
            <w:proofErr w:type="spellEnd"/>
          </w:p>
        </w:tc>
        <w:tc>
          <w:tcPr>
            <w:tcW w:w="2074" w:type="dxa"/>
            <w:vAlign w:val="bottom"/>
          </w:tcPr>
          <w:p w14:paraId="4186C036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38 </w:t>
            </w:r>
          </w:p>
        </w:tc>
        <w:tc>
          <w:tcPr>
            <w:tcW w:w="2074" w:type="dxa"/>
            <w:vAlign w:val="bottom"/>
          </w:tcPr>
          <w:p w14:paraId="6988B054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17</w:t>
            </w:r>
          </w:p>
        </w:tc>
      </w:tr>
      <w:tr w:rsidR="00CE18EA" w14:paraId="41ED2A5B" w14:textId="77777777" w:rsidTr="006A5B1F">
        <w:tc>
          <w:tcPr>
            <w:tcW w:w="2074" w:type="dxa"/>
            <w:vAlign w:val="center"/>
          </w:tcPr>
          <w:p w14:paraId="56560E60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3E7267D8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vmPu_l</w:t>
            </w:r>
            <w:proofErr w:type="spellEnd"/>
          </w:p>
        </w:tc>
        <w:tc>
          <w:tcPr>
            <w:tcW w:w="2074" w:type="dxa"/>
            <w:vAlign w:val="bottom"/>
          </w:tcPr>
          <w:p w14:paraId="4606A3AF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48 </w:t>
            </w:r>
          </w:p>
        </w:tc>
        <w:tc>
          <w:tcPr>
            <w:tcW w:w="2074" w:type="dxa"/>
            <w:vAlign w:val="bottom"/>
          </w:tcPr>
          <w:p w14:paraId="07C23EB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29</w:t>
            </w:r>
          </w:p>
        </w:tc>
      </w:tr>
      <w:tr w:rsidR="00CE18EA" w14:paraId="6AAF5480" w14:textId="77777777" w:rsidTr="006A5B1F">
        <w:tc>
          <w:tcPr>
            <w:tcW w:w="2074" w:type="dxa"/>
            <w:vAlign w:val="center"/>
          </w:tcPr>
          <w:p w14:paraId="427EB528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11F8A00B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vmPu_r</w:t>
            </w:r>
            <w:proofErr w:type="spellEnd"/>
          </w:p>
        </w:tc>
        <w:tc>
          <w:tcPr>
            <w:tcW w:w="2074" w:type="dxa"/>
            <w:vAlign w:val="bottom"/>
          </w:tcPr>
          <w:p w14:paraId="0A2077AD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17 </w:t>
            </w:r>
          </w:p>
        </w:tc>
        <w:tc>
          <w:tcPr>
            <w:tcW w:w="2074" w:type="dxa"/>
            <w:vAlign w:val="bottom"/>
          </w:tcPr>
          <w:p w14:paraId="1A9BEBBC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6</w:t>
            </w:r>
          </w:p>
        </w:tc>
      </w:tr>
      <w:tr w:rsidR="00CE18EA" w14:paraId="481E452D" w14:textId="77777777" w:rsidTr="006A5B1F">
        <w:tc>
          <w:tcPr>
            <w:tcW w:w="2074" w:type="dxa"/>
            <w:vAlign w:val="center"/>
          </w:tcPr>
          <w:p w14:paraId="63499E18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1A42F8A1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dCa_l</w:t>
            </w:r>
            <w:proofErr w:type="spellEnd"/>
          </w:p>
        </w:tc>
        <w:tc>
          <w:tcPr>
            <w:tcW w:w="2074" w:type="dxa"/>
            <w:vAlign w:val="bottom"/>
          </w:tcPr>
          <w:p w14:paraId="16490046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57 </w:t>
            </w:r>
          </w:p>
        </w:tc>
        <w:tc>
          <w:tcPr>
            <w:tcW w:w="2074" w:type="dxa"/>
            <w:vAlign w:val="bottom"/>
          </w:tcPr>
          <w:p w14:paraId="099C315C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24</w:t>
            </w:r>
          </w:p>
        </w:tc>
      </w:tr>
      <w:tr w:rsidR="00CE18EA" w14:paraId="2ED4CFD4" w14:textId="77777777" w:rsidTr="006A5B1F">
        <w:tc>
          <w:tcPr>
            <w:tcW w:w="2074" w:type="dxa"/>
            <w:vAlign w:val="center"/>
          </w:tcPr>
          <w:p w14:paraId="4C50B660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4F715159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dCa_r</w:t>
            </w:r>
            <w:proofErr w:type="spellEnd"/>
          </w:p>
        </w:tc>
        <w:tc>
          <w:tcPr>
            <w:tcW w:w="2074" w:type="dxa"/>
            <w:vAlign w:val="bottom"/>
          </w:tcPr>
          <w:p w14:paraId="494AA051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97 </w:t>
            </w:r>
          </w:p>
        </w:tc>
        <w:tc>
          <w:tcPr>
            <w:tcW w:w="2074" w:type="dxa"/>
            <w:vAlign w:val="bottom"/>
          </w:tcPr>
          <w:p w14:paraId="4EF52D39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34</w:t>
            </w:r>
          </w:p>
        </w:tc>
      </w:tr>
      <w:tr w:rsidR="00CE18EA" w14:paraId="562204C9" w14:textId="77777777" w:rsidTr="006A5B1F">
        <w:tc>
          <w:tcPr>
            <w:tcW w:w="2074" w:type="dxa"/>
            <w:vAlign w:val="center"/>
          </w:tcPr>
          <w:p w14:paraId="3535D5F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6D5EA91D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dlPu_l</w:t>
            </w:r>
            <w:proofErr w:type="spellEnd"/>
          </w:p>
        </w:tc>
        <w:tc>
          <w:tcPr>
            <w:tcW w:w="2074" w:type="dxa"/>
            <w:vAlign w:val="bottom"/>
          </w:tcPr>
          <w:p w14:paraId="638AC0CF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56 </w:t>
            </w:r>
          </w:p>
        </w:tc>
        <w:tc>
          <w:tcPr>
            <w:tcW w:w="2074" w:type="dxa"/>
            <w:vAlign w:val="bottom"/>
          </w:tcPr>
          <w:p w14:paraId="5D13A807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35</w:t>
            </w:r>
          </w:p>
        </w:tc>
      </w:tr>
      <w:tr w:rsidR="00CE18EA" w14:paraId="7DE1C2E7" w14:textId="77777777" w:rsidTr="006A5B1F">
        <w:tc>
          <w:tcPr>
            <w:tcW w:w="2074" w:type="dxa"/>
            <w:vAlign w:val="center"/>
          </w:tcPr>
          <w:p w14:paraId="721E709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BG</w:t>
            </w:r>
          </w:p>
        </w:tc>
        <w:tc>
          <w:tcPr>
            <w:tcW w:w="2074" w:type="dxa"/>
            <w:vAlign w:val="center"/>
          </w:tcPr>
          <w:p w14:paraId="14D2BF21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dlPu_r</w:t>
            </w:r>
            <w:proofErr w:type="spellEnd"/>
          </w:p>
        </w:tc>
        <w:tc>
          <w:tcPr>
            <w:tcW w:w="2074" w:type="dxa"/>
            <w:vAlign w:val="bottom"/>
          </w:tcPr>
          <w:p w14:paraId="73FB2023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56 </w:t>
            </w:r>
          </w:p>
        </w:tc>
        <w:tc>
          <w:tcPr>
            <w:tcW w:w="2074" w:type="dxa"/>
            <w:vAlign w:val="bottom"/>
          </w:tcPr>
          <w:p w14:paraId="040CE60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6</w:t>
            </w:r>
          </w:p>
        </w:tc>
      </w:tr>
      <w:tr w:rsidR="00CE18EA" w14:paraId="5E633229" w14:textId="77777777" w:rsidTr="006A5B1F">
        <w:tc>
          <w:tcPr>
            <w:tcW w:w="2074" w:type="dxa"/>
            <w:vAlign w:val="center"/>
          </w:tcPr>
          <w:p w14:paraId="58FF1DBD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Tha</w:t>
            </w:r>
            <w:proofErr w:type="spellEnd"/>
          </w:p>
        </w:tc>
        <w:tc>
          <w:tcPr>
            <w:tcW w:w="2074" w:type="dxa"/>
            <w:vAlign w:val="center"/>
          </w:tcPr>
          <w:p w14:paraId="4E24C562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rTtha_r</w:t>
            </w:r>
            <w:proofErr w:type="spellEnd"/>
          </w:p>
        </w:tc>
        <w:tc>
          <w:tcPr>
            <w:tcW w:w="2074" w:type="dxa"/>
            <w:vAlign w:val="bottom"/>
          </w:tcPr>
          <w:p w14:paraId="73B525C0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33 </w:t>
            </w:r>
          </w:p>
        </w:tc>
        <w:tc>
          <w:tcPr>
            <w:tcW w:w="2074" w:type="dxa"/>
            <w:vAlign w:val="bottom"/>
          </w:tcPr>
          <w:p w14:paraId="07763F33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13</w:t>
            </w:r>
          </w:p>
        </w:tc>
      </w:tr>
      <w:tr w:rsidR="00CE18EA" w14:paraId="1B1979F9" w14:textId="77777777" w:rsidTr="006A5B1F">
        <w:tc>
          <w:tcPr>
            <w:tcW w:w="2074" w:type="dxa"/>
            <w:vAlign w:val="center"/>
          </w:tcPr>
          <w:p w14:paraId="1E88364C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Tha</w:t>
            </w:r>
            <w:proofErr w:type="spellEnd"/>
          </w:p>
        </w:tc>
        <w:tc>
          <w:tcPr>
            <w:tcW w:w="2074" w:type="dxa"/>
            <w:vAlign w:val="center"/>
          </w:tcPr>
          <w:p w14:paraId="6A97CE8F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proofErr w:type="spellStart"/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lPFtha_l</w:t>
            </w:r>
            <w:proofErr w:type="spellEnd"/>
          </w:p>
        </w:tc>
        <w:tc>
          <w:tcPr>
            <w:tcW w:w="2074" w:type="dxa"/>
            <w:vAlign w:val="bottom"/>
          </w:tcPr>
          <w:p w14:paraId="5CDC32B1" w14:textId="77777777" w:rsidR="00CE18EA" w:rsidRPr="00CA35AA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CA35AA">
              <w:rPr>
                <w:rFonts w:eastAsia="等线" w:cs="Times New Roman"/>
                <w:color w:val="000000"/>
                <w:sz w:val="22"/>
              </w:rPr>
              <w:t xml:space="preserve">3.35 </w:t>
            </w:r>
          </w:p>
        </w:tc>
        <w:tc>
          <w:tcPr>
            <w:tcW w:w="2074" w:type="dxa"/>
            <w:vAlign w:val="bottom"/>
          </w:tcPr>
          <w:p w14:paraId="06919BFA" w14:textId="77777777" w:rsidR="00CE18EA" w:rsidRPr="008061D1" w:rsidRDefault="00CE18EA" w:rsidP="006A5B1F">
            <w:pPr>
              <w:jc w:val="center"/>
              <w:rPr>
                <w:rFonts w:cs="Times New Roman"/>
                <w:sz w:val="21"/>
                <w:szCs w:val="21"/>
              </w:rPr>
            </w:pPr>
            <w:r w:rsidRPr="008061D1">
              <w:rPr>
                <w:rFonts w:eastAsia="等线" w:cs="Times New Roman"/>
                <w:color w:val="000000"/>
                <w:sz w:val="21"/>
                <w:szCs w:val="21"/>
              </w:rPr>
              <w:t>10</w:t>
            </w:r>
          </w:p>
        </w:tc>
      </w:tr>
    </w:tbl>
    <w:p w14:paraId="73882B96" w14:textId="77777777" w:rsidR="00CE18EA" w:rsidRDefault="00CE18EA" w:rsidP="00B75B7F"/>
    <w:p w14:paraId="71826C1A" w14:textId="77777777" w:rsidR="00DF4F92" w:rsidRDefault="00DF4F92">
      <w:pPr>
        <w:widowControl/>
        <w:jc w:val="left"/>
        <w:rPr>
          <w:rFonts w:cs="Times New Roman"/>
          <w:b/>
          <w:bCs/>
          <w:kern w:val="44"/>
          <w:sz w:val="28"/>
          <w:szCs w:val="44"/>
        </w:rPr>
      </w:pPr>
      <w:r>
        <w:rPr>
          <w:rFonts w:cs="Times New Roman"/>
        </w:rPr>
        <w:br w:type="page"/>
      </w:r>
    </w:p>
    <w:p w14:paraId="29FD757B" w14:textId="1977E649" w:rsidR="00050B76" w:rsidRDefault="00277678" w:rsidP="00023255">
      <w:pPr>
        <w:pStyle w:val="1"/>
        <w:rPr>
          <w:rFonts w:cs="Times New Roman"/>
        </w:rPr>
      </w:pPr>
      <w:r>
        <w:rPr>
          <w:rFonts w:cs="Times New Roman"/>
        </w:rPr>
        <w:lastRenderedPageBreak/>
        <w:t xml:space="preserve">Supplementary </w:t>
      </w:r>
      <w:r>
        <w:rPr>
          <w:rFonts w:cs="Times New Roman" w:hint="eastAsia"/>
        </w:rPr>
        <w:t>F</w:t>
      </w:r>
      <w:r>
        <w:rPr>
          <w:rFonts w:cs="Times New Roman"/>
        </w:rPr>
        <w:t>igures</w:t>
      </w:r>
    </w:p>
    <w:p w14:paraId="3078788A" w14:textId="498A70A0" w:rsidR="00A1081D" w:rsidRDefault="00D26A8D" w:rsidP="00D26A8D">
      <w:pPr>
        <w:widowControl/>
        <w:jc w:val="center"/>
      </w:pPr>
      <w:r>
        <w:rPr>
          <w:noProof/>
        </w:rPr>
        <w:drawing>
          <wp:inline distT="0" distB="0" distL="0" distR="0" wp14:anchorId="5F0F73A1" wp14:editId="6DCBCCE8">
            <wp:extent cx="4544704" cy="3268824"/>
            <wp:effectExtent l="0" t="0" r="0" b="8255"/>
            <wp:docPr id="1022391302" name="图片 1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2391302" name="图片 1" descr="图示&#10;&#10;AI 生成的内容可能不正确。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0439" cy="3272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42FFF" w14:textId="599D9113" w:rsidR="00D26A8D" w:rsidRDefault="00D26A8D" w:rsidP="00D26A8D">
      <w:pPr>
        <w:widowControl/>
        <w:jc w:val="center"/>
      </w:pPr>
      <w:r w:rsidRPr="008B46A0">
        <w:rPr>
          <w:rFonts w:hint="eastAsia"/>
          <w:b/>
          <w:bCs/>
        </w:rPr>
        <w:t>Figure S1</w:t>
      </w:r>
      <w:r>
        <w:rPr>
          <w:rFonts w:hint="eastAsia"/>
        </w:rPr>
        <w:t>.</w:t>
      </w:r>
      <w:r w:rsidR="00701FD5">
        <w:rPr>
          <w:rFonts w:hint="eastAsia"/>
        </w:rPr>
        <w:t xml:space="preserve"> The selected representative exposure factors of the four domain</w:t>
      </w:r>
      <w:r w:rsidR="004A1526">
        <w:rPr>
          <w:rFonts w:hint="eastAsia"/>
        </w:rPr>
        <w:t>s</w:t>
      </w:r>
      <w:r w:rsidR="004A1526" w:rsidRPr="005811DE">
        <w:rPr>
          <w:rFonts w:cs="Times New Roman"/>
        </w:rPr>
        <w:fldChar w:fldCharType="begin">
          <w:fldData xml:space="preserve">PEVuZE5vdGU+PENpdGU+PEF1dGhvcj5WZXJtZXVsZW48L0F1dGhvcj48WWVhcj4yMDIwPC9ZZWFy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</w:fldData>
        </w:fldChar>
      </w:r>
      <w:r w:rsidR="00D32685">
        <w:rPr>
          <w:rFonts w:cs="Times New Roman"/>
        </w:rPr>
        <w:instrText xml:space="preserve"> ADDIN EN.CITE </w:instrText>
      </w:r>
      <w:r w:rsidR="00D32685">
        <w:rPr>
          <w:rFonts w:cs="Times New Roman"/>
        </w:rPr>
        <w:fldChar w:fldCharType="begin">
          <w:fldData xml:space="preserve">PEVuZE5vdGU+PENpdGU+PEF1dGhvcj5WZXJtZXVsZW48L0F1dGhvcj48WWVhcj4yMDIwPC9ZZWFy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</w:fldData>
        </w:fldChar>
      </w:r>
      <w:r w:rsidR="00D32685">
        <w:rPr>
          <w:rFonts w:cs="Times New Roman"/>
        </w:rPr>
        <w:instrText xml:space="preserve"> ADDIN EN.CITE.DATA </w:instrText>
      </w:r>
      <w:r w:rsidR="00D32685">
        <w:rPr>
          <w:rFonts w:cs="Times New Roman"/>
        </w:rPr>
      </w:r>
      <w:r w:rsidR="00D32685">
        <w:rPr>
          <w:rFonts w:cs="Times New Roman"/>
        </w:rPr>
        <w:fldChar w:fldCharType="end"/>
      </w:r>
      <w:r w:rsidR="004A1526" w:rsidRPr="005811DE">
        <w:rPr>
          <w:rFonts w:cs="Times New Roman"/>
        </w:rPr>
      </w:r>
      <w:r w:rsidR="004A1526" w:rsidRPr="005811DE">
        <w:rPr>
          <w:rFonts w:cs="Times New Roman"/>
        </w:rPr>
        <w:fldChar w:fldCharType="separate"/>
      </w:r>
      <w:r w:rsidR="00D32685">
        <w:rPr>
          <w:rFonts w:cs="Times New Roman"/>
          <w:noProof/>
        </w:rPr>
        <w:t>[130]</w:t>
      </w:r>
      <w:r w:rsidR="004A1526" w:rsidRPr="005811DE">
        <w:rPr>
          <w:rFonts w:cs="Times New Roman"/>
        </w:rPr>
        <w:fldChar w:fldCharType="end"/>
      </w:r>
      <w:r w:rsidR="00701FD5">
        <w:rPr>
          <w:rFonts w:hint="eastAsia"/>
        </w:rPr>
        <w:t>.</w:t>
      </w:r>
    </w:p>
    <w:p w14:paraId="1D57D19C" w14:textId="661FBFEB" w:rsidR="006E1CBE" w:rsidRPr="00697613" w:rsidRDefault="00D26A8D">
      <w:pPr>
        <w:widowControl/>
        <w:jc w:val="left"/>
        <w:rPr>
          <w:rFonts w:hint="eastAsia"/>
        </w:rPr>
      </w:pPr>
      <w:r>
        <w:br w:type="page"/>
      </w:r>
    </w:p>
    <w:p w14:paraId="061BD247" w14:textId="77B95DFE" w:rsidR="000A6370" w:rsidRPr="005E48C4" w:rsidRDefault="00122C2F" w:rsidP="00122C2F">
      <w:pPr>
        <w:pStyle w:val="1"/>
        <w:rPr>
          <w:rFonts w:cs="Times New Roman"/>
        </w:rPr>
      </w:pPr>
      <w:r w:rsidRPr="005E48C4">
        <w:rPr>
          <w:rFonts w:cs="Times New Roman"/>
        </w:rPr>
        <w:lastRenderedPageBreak/>
        <w:t>References</w:t>
      </w:r>
    </w:p>
    <w:p w14:paraId="6D4A5C1C" w14:textId="77777777" w:rsidR="009756F9" w:rsidRPr="009756F9" w:rsidRDefault="000A6370" w:rsidP="009756F9">
      <w:pPr>
        <w:pStyle w:val="EndNoteBibliography"/>
        <w:ind w:left="720" w:hanging="720"/>
      </w:pPr>
      <w:r w:rsidRPr="004B2BBC">
        <w:fldChar w:fldCharType="begin"/>
      </w:r>
      <w:r w:rsidRPr="005E48C4">
        <w:instrText xml:space="preserve"> ADDIN EN.REFLIST </w:instrText>
      </w:r>
      <w:r w:rsidRPr="004B2BBC">
        <w:fldChar w:fldCharType="separate"/>
      </w:r>
      <w:r w:rsidR="009756F9" w:rsidRPr="009756F9">
        <w:t>1.</w:t>
      </w:r>
      <w:r w:rsidR="009756F9" w:rsidRPr="009756F9">
        <w:tab/>
        <w:t xml:space="preserve">Baena-Extremera A, García JF, Martínez AC, Martín-Pérez C: </w:t>
      </w:r>
      <w:r w:rsidR="009756F9" w:rsidRPr="009756F9">
        <w:rPr>
          <w:b/>
        </w:rPr>
        <w:t>Sports in Natural Environment, Sports in Urban Environment: An fMRI Study about Stress and Attention/Awareness</w:t>
      </w:r>
      <w:r w:rsidR="009756F9" w:rsidRPr="009756F9">
        <w:t xml:space="preserve">. </w:t>
      </w:r>
      <w:r w:rsidR="009756F9" w:rsidRPr="009756F9">
        <w:rPr>
          <w:i/>
        </w:rPr>
        <w:t xml:space="preserve">Journal of sports science &amp; medicine </w:t>
      </w:r>
      <w:r w:rsidR="009756F9" w:rsidRPr="009756F9">
        <w:t xml:space="preserve">2021, </w:t>
      </w:r>
      <w:r w:rsidR="009756F9" w:rsidRPr="009756F9">
        <w:rPr>
          <w:b/>
        </w:rPr>
        <w:t>20</w:t>
      </w:r>
      <w:r w:rsidR="009756F9" w:rsidRPr="009756F9">
        <w:t>(4):789-798.</w:t>
      </w:r>
    </w:p>
    <w:p w14:paraId="2B2E982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.</w:t>
      </w:r>
      <w:r w:rsidRPr="009756F9">
        <w:tab/>
        <w:t xml:space="preserve">Bratman GN, Hamilton JP, Hahn KS, Daily GC, Gross JJ: </w:t>
      </w:r>
      <w:r w:rsidRPr="009756F9">
        <w:rPr>
          <w:b/>
        </w:rPr>
        <w:t>Nature experience reduces rumination and subgenual prefrontal cortex activation</w:t>
      </w:r>
      <w:r w:rsidRPr="009756F9">
        <w:t xml:space="preserve">. </w:t>
      </w:r>
      <w:r w:rsidRPr="009756F9">
        <w:rPr>
          <w:i/>
        </w:rPr>
        <w:t xml:space="preserve">Proc Natl Acad Sci U S A </w:t>
      </w:r>
      <w:r w:rsidRPr="009756F9">
        <w:t xml:space="preserve">2015, </w:t>
      </w:r>
      <w:r w:rsidRPr="009756F9">
        <w:rPr>
          <w:b/>
        </w:rPr>
        <w:t>112</w:t>
      </w:r>
      <w:r w:rsidRPr="009756F9">
        <w:t>(28):8567-8572.</w:t>
      </w:r>
    </w:p>
    <w:p w14:paraId="0F69DFD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.</w:t>
      </w:r>
      <w:r w:rsidRPr="009756F9">
        <w:tab/>
        <w:t xml:space="preserve">Butler O, Yang XF, Laube C, Kühn S, Immordino-Yang MH: </w:t>
      </w:r>
      <w:r w:rsidRPr="009756F9">
        <w:rPr>
          <w:b/>
        </w:rPr>
        <w:t>Community violence exposure correlates with smaller gray matter volume and lower IQ in urban adolescents</w:t>
      </w:r>
      <w:r w:rsidRPr="009756F9">
        <w:t xml:space="preserve">. </w:t>
      </w:r>
      <w:r w:rsidRPr="009756F9">
        <w:rPr>
          <w:i/>
        </w:rPr>
        <w:t xml:space="preserve">Hum Brain Mapp </w:t>
      </w:r>
      <w:r w:rsidRPr="009756F9">
        <w:t xml:space="preserve">2018, </w:t>
      </w:r>
      <w:r w:rsidRPr="009756F9">
        <w:rPr>
          <w:b/>
        </w:rPr>
        <w:t>39</w:t>
      </w:r>
      <w:r w:rsidRPr="009756F9">
        <w:t>(5):2088-2097.</w:t>
      </w:r>
    </w:p>
    <w:p w14:paraId="1B587666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.</w:t>
      </w:r>
      <w:r w:rsidRPr="009756F9">
        <w:tab/>
        <w:t xml:space="preserve">Chang DHF, Jiang B, Wong NHL, Wong JJ, Webster C, Lee TMC: </w:t>
      </w:r>
      <w:r w:rsidRPr="009756F9">
        <w:rPr>
          <w:b/>
        </w:rPr>
        <w:t>The human posterior cingulate and the stress-response benefits of viewing green urban landscape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1, </w:t>
      </w:r>
      <w:r w:rsidRPr="009756F9">
        <w:rPr>
          <w:b/>
        </w:rPr>
        <w:t>226</w:t>
      </w:r>
      <w:r w:rsidRPr="009756F9">
        <w:t>:117555.</w:t>
      </w:r>
    </w:p>
    <w:p w14:paraId="3238473F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.</w:t>
      </w:r>
      <w:r w:rsidRPr="009756F9">
        <w:tab/>
        <w:t xml:space="preserve">Cheng W, Luo N, Zhang Y, Zhang X, Tan H, Zhang D, Sui J, Yue W, Yan H: </w:t>
      </w:r>
      <w:r w:rsidRPr="009756F9">
        <w:rPr>
          <w:b/>
        </w:rPr>
        <w:t>DNA Methylation and Resting Brain Function Mediate the Association between Childhood Urbanicity and Better Speed of Processing</w:t>
      </w:r>
      <w:r w:rsidRPr="009756F9">
        <w:t xml:space="preserve">. </w:t>
      </w:r>
      <w:r w:rsidRPr="009756F9">
        <w:rPr>
          <w:i/>
        </w:rPr>
        <w:t xml:space="preserve">Cereb Cortex </w:t>
      </w:r>
      <w:r w:rsidRPr="009756F9">
        <w:t xml:space="preserve">2021, </w:t>
      </w:r>
      <w:r w:rsidRPr="009756F9">
        <w:rPr>
          <w:b/>
        </w:rPr>
        <w:t>31</w:t>
      </w:r>
      <w:r w:rsidRPr="009756F9">
        <w:t>(10):4709-4718.</w:t>
      </w:r>
    </w:p>
    <w:p w14:paraId="133E008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.</w:t>
      </w:r>
      <w:r w:rsidRPr="009756F9">
        <w:tab/>
        <w:t>Dadvand P, Pujol J, Macià D, Martínez-Vilavella G, Blanco-Hinojo L, Mortamais M, Alvarez-Pedrerol M, Fenoll R, Esnaola M, Dalmau-Bueno A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The Association between Lifelong Greenspace Exposure and 3-Dimensional Brain Magnetic Resonance Imaging in Barcelona Schoolchildren</w:t>
      </w:r>
      <w:r w:rsidRPr="009756F9">
        <w:t xml:space="preserve">. </w:t>
      </w:r>
      <w:r w:rsidRPr="009756F9">
        <w:rPr>
          <w:i/>
        </w:rPr>
        <w:t xml:space="preserve">Environmental health perspectives </w:t>
      </w:r>
      <w:r w:rsidRPr="009756F9">
        <w:t xml:space="preserve">2018, </w:t>
      </w:r>
      <w:r w:rsidRPr="009756F9">
        <w:rPr>
          <w:b/>
        </w:rPr>
        <w:t>126</w:t>
      </w:r>
      <w:r w:rsidRPr="009756F9">
        <w:t>(2):027012.</w:t>
      </w:r>
    </w:p>
    <w:p w14:paraId="0EE4647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.</w:t>
      </w:r>
      <w:r w:rsidRPr="009756F9">
        <w:tab/>
        <w:t xml:space="preserve">Dimitrov-Discher A, Wenzel J, Kabisch N, Hemmerling J, Bunz M, Schöndorf J, Walter H, Veer IM, Adli M: </w:t>
      </w:r>
      <w:r w:rsidRPr="009756F9">
        <w:rPr>
          <w:b/>
        </w:rPr>
        <w:t>Residential green space and air pollution are associated with brain activation in a social-stress paradigm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22, </w:t>
      </w:r>
      <w:r w:rsidRPr="009756F9">
        <w:rPr>
          <w:b/>
        </w:rPr>
        <w:t>12</w:t>
      </w:r>
      <w:r w:rsidRPr="009756F9">
        <w:t>(1):10614.</w:t>
      </w:r>
    </w:p>
    <w:p w14:paraId="3AB3D341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.</w:t>
      </w:r>
      <w:r w:rsidRPr="009756F9">
        <w:tab/>
        <w:t xml:space="preserve">Haddad L, Schafer A, Streit F, Lederbogen F, Grimm O, Wust S, Deuschle M, Kirsch P, Tost H, Meyer-Lindenberg A: </w:t>
      </w:r>
      <w:r w:rsidRPr="009756F9">
        <w:rPr>
          <w:b/>
        </w:rPr>
        <w:t>Brain structure correlates of urban upbringing, an environmental risk factor for schizophrenia</w:t>
      </w:r>
      <w:r w:rsidRPr="009756F9">
        <w:t xml:space="preserve">. </w:t>
      </w:r>
      <w:r w:rsidRPr="009756F9">
        <w:rPr>
          <w:i/>
        </w:rPr>
        <w:t xml:space="preserve">Schizophr Bull </w:t>
      </w:r>
      <w:r w:rsidRPr="009756F9">
        <w:t xml:space="preserve">2015, </w:t>
      </w:r>
      <w:r w:rsidRPr="009756F9">
        <w:rPr>
          <w:b/>
        </w:rPr>
        <w:t>41</w:t>
      </w:r>
      <w:r w:rsidRPr="009756F9">
        <w:t>(1):115-122.</w:t>
      </w:r>
    </w:p>
    <w:p w14:paraId="3EE7859F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.</w:t>
      </w:r>
      <w:r w:rsidRPr="009756F9">
        <w:tab/>
        <w:t xml:space="preserve">Huang W, Sun X, Zhang X, Xu R, Qian Y, Zhu J: </w:t>
      </w:r>
      <w:r w:rsidRPr="009756F9">
        <w:rPr>
          <w:b/>
        </w:rPr>
        <w:t>Neural Correlates of Early-Life Urbanization and Their Spatial Relationships with Gene Expression, Neurotransmitter, and Behavioral Domain Atlases</w:t>
      </w:r>
      <w:r w:rsidRPr="009756F9">
        <w:t xml:space="preserve">. </w:t>
      </w:r>
      <w:r w:rsidRPr="009756F9">
        <w:rPr>
          <w:i/>
        </w:rPr>
        <w:t xml:space="preserve">Molecular neurobiology </w:t>
      </w:r>
      <w:r w:rsidRPr="009756F9">
        <w:t xml:space="preserve">2024, </w:t>
      </w:r>
      <w:r w:rsidRPr="009756F9">
        <w:rPr>
          <w:b/>
        </w:rPr>
        <w:t>61</w:t>
      </w:r>
      <w:r w:rsidRPr="009756F9">
        <w:t>(9):6407-6422.</w:t>
      </w:r>
    </w:p>
    <w:p w14:paraId="09684B18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.</w:t>
      </w:r>
      <w:r w:rsidRPr="009756F9">
        <w:tab/>
        <w:t xml:space="preserve">Khodaei M, Dobbins DL, Laurienti PJ, Simpson SL, Arcury TA, Quandt SA, Anderson KA, Scott RP, Burdette JH: </w:t>
      </w:r>
      <w:r w:rsidRPr="009756F9">
        <w:rPr>
          <w:b/>
        </w:rPr>
        <w:t>Neuroanatomical differences in Latinx children from rural farmworker families and urban non-farmworker families and related associations with pesticide exposure</w:t>
      </w:r>
      <w:r w:rsidRPr="009756F9">
        <w:t xml:space="preserve">. </w:t>
      </w:r>
      <w:r w:rsidRPr="009756F9">
        <w:rPr>
          <w:i/>
        </w:rPr>
        <w:t xml:space="preserve">Heliyon </w:t>
      </w:r>
      <w:r w:rsidRPr="009756F9">
        <w:t xml:space="preserve">2023, </w:t>
      </w:r>
      <w:r w:rsidRPr="009756F9">
        <w:rPr>
          <w:b/>
        </w:rPr>
        <w:t>9</w:t>
      </w:r>
      <w:r w:rsidRPr="009756F9">
        <w:t>(11):e21929.</w:t>
      </w:r>
    </w:p>
    <w:p w14:paraId="035E208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.</w:t>
      </w:r>
      <w:r w:rsidRPr="009756F9">
        <w:tab/>
        <w:t xml:space="preserve">Krämer B, Diekhof EK, Gruber O: </w:t>
      </w:r>
      <w:r w:rsidRPr="009756F9">
        <w:rPr>
          <w:b/>
        </w:rPr>
        <w:t>Effects of city living on the mesolimbic reward system-An fmri study</w:t>
      </w:r>
      <w:r w:rsidRPr="009756F9">
        <w:t xml:space="preserve">. </w:t>
      </w:r>
      <w:r w:rsidRPr="009756F9">
        <w:rPr>
          <w:i/>
        </w:rPr>
        <w:t xml:space="preserve">Hum Brain Mapp </w:t>
      </w:r>
      <w:r w:rsidRPr="009756F9">
        <w:t xml:space="preserve">2017, </w:t>
      </w:r>
      <w:r w:rsidRPr="009756F9">
        <w:rPr>
          <w:b/>
        </w:rPr>
        <w:t>38</w:t>
      </w:r>
      <w:r w:rsidRPr="009756F9">
        <w:t>(7):3444-3453.</w:t>
      </w:r>
    </w:p>
    <w:p w14:paraId="7E82029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.</w:t>
      </w:r>
      <w:r w:rsidRPr="009756F9">
        <w:tab/>
        <w:t xml:space="preserve">Kühn S, Düzel S, Mascherek A, Eibich P, Krekel C, Kolbe J, Goebel J, Gallinat </w:t>
      </w:r>
      <w:r w:rsidRPr="009756F9">
        <w:lastRenderedPageBreak/>
        <w:t xml:space="preserve">J, Wagner GG, Lindenberger U: </w:t>
      </w:r>
      <w:r w:rsidRPr="009756F9">
        <w:rPr>
          <w:b/>
        </w:rPr>
        <w:t>Urban green is more than the absence of city: Structural and functional neural basis of urbanicity and green space in the neighbourhood of older adults</w:t>
      </w:r>
      <w:r w:rsidRPr="009756F9">
        <w:t xml:space="preserve">. </w:t>
      </w:r>
      <w:r w:rsidRPr="009756F9">
        <w:rPr>
          <w:i/>
        </w:rPr>
        <w:t xml:space="preserve">Landscape and Urban Planning </w:t>
      </w:r>
      <w:r w:rsidRPr="009756F9">
        <w:t xml:space="preserve">2021, </w:t>
      </w:r>
      <w:r w:rsidRPr="009756F9">
        <w:rPr>
          <w:b/>
        </w:rPr>
        <w:t>214</w:t>
      </w:r>
      <w:r w:rsidRPr="009756F9">
        <w:t>:104196.</w:t>
      </w:r>
    </w:p>
    <w:p w14:paraId="43302C4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3.</w:t>
      </w:r>
      <w:r w:rsidRPr="009756F9">
        <w:tab/>
        <w:t>Kühn S, Banaschewski T, Bokde ALW, Büchel C, Quinlan EB, Desrivières S, Flor H, Grigis A, Garavan H, Gowland P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Brain structure and habitat: Do the brains of our children tell us where they have been brought up?</w:t>
      </w:r>
      <w:r w:rsidRPr="009756F9">
        <w:t xml:space="preserve"> </w:t>
      </w:r>
      <w:r w:rsidRPr="009756F9">
        <w:rPr>
          <w:i/>
        </w:rPr>
        <w:t xml:space="preserve">Neuroimage </w:t>
      </w:r>
      <w:r w:rsidRPr="009756F9">
        <w:t xml:space="preserve">2020, </w:t>
      </w:r>
      <w:r w:rsidRPr="009756F9">
        <w:rPr>
          <w:b/>
        </w:rPr>
        <w:t>222</w:t>
      </w:r>
      <w:r w:rsidRPr="009756F9">
        <w:t>:117225.</w:t>
      </w:r>
    </w:p>
    <w:p w14:paraId="4A02E621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4.</w:t>
      </w:r>
      <w:r w:rsidRPr="009756F9">
        <w:tab/>
        <w:t xml:space="preserve">Lammeyer S, Dietsche B, Dannlowski U, Kircher T, Krug A: </w:t>
      </w:r>
      <w:r w:rsidRPr="009756F9">
        <w:rPr>
          <w:b/>
        </w:rPr>
        <w:t>Evidence of brain network aberration in healthy subjects with urban upbringing - A multimodal DTI and VBM study</w:t>
      </w:r>
      <w:r w:rsidRPr="009756F9">
        <w:t xml:space="preserve">. </w:t>
      </w:r>
      <w:r w:rsidRPr="009756F9">
        <w:rPr>
          <w:i/>
        </w:rPr>
        <w:t xml:space="preserve">Schizophr Res </w:t>
      </w:r>
      <w:r w:rsidRPr="009756F9">
        <w:t xml:space="preserve">2019, </w:t>
      </w:r>
      <w:r w:rsidRPr="009756F9">
        <w:rPr>
          <w:b/>
        </w:rPr>
        <w:t>208</w:t>
      </w:r>
      <w:r w:rsidRPr="009756F9">
        <w:t>:133-137.</w:t>
      </w:r>
    </w:p>
    <w:p w14:paraId="6DFC95A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5.</w:t>
      </w:r>
      <w:r w:rsidRPr="009756F9">
        <w:tab/>
        <w:t xml:space="preserve">McCutcheon RA, Bloomfield MAP, Dahoun T, Mehta M, Howes OD: </w:t>
      </w:r>
      <w:r w:rsidRPr="009756F9">
        <w:rPr>
          <w:b/>
        </w:rPr>
        <w:t>Chronic psychosocial stressors are associated with alterations in salience processing and corticostriatal connectivity</w:t>
      </w:r>
      <w:r w:rsidRPr="009756F9">
        <w:t xml:space="preserve">. </w:t>
      </w:r>
      <w:r w:rsidRPr="009756F9">
        <w:rPr>
          <w:i/>
        </w:rPr>
        <w:t xml:space="preserve">Schizophr Res </w:t>
      </w:r>
      <w:r w:rsidRPr="009756F9">
        <w:t xml:space="preserve">2019, </w:t>
      </w:r>
      <w:r w:rsidRPr="009756F9">
        <w:rPr>
          <w:b/>
        </w:rPr>
        <w:t>213</w:t>
      </w:r>
      <w:r w:rsidRPr="009756F9">
        <w:t>:56-64.</w:t>
      </w:r>
    </w:p>
    <w:p w14:paraId="10DD7321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6.</w:t>
      </w:r>
      <w:r w:rsidRPr="009756F9">
        <w:tab/>
        <w:t>Pujol J, Martínez-Vilavella G, Macià D, Fenoll R, Alvarez-Pedrerol M, Rivas I, Forns J, Blanco-Hinojo L, Capellades J, Querol X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Traffic pollution exposure is associated with altered brain connectivity in school children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6, </w:t>
      </w:r>
      <w:r w:rsidRPr="009756F9">
        <w:rPr>
          <w:b/>
        </w:rPr>
        <w:t>129</w:t>
      </w:r>
      <w:r w:rsidRPr="009756F9">
        <w:t>:175-184.</w:t>
      </w:r>
    </w:p>
    <w:p w14:paraId="2E6F076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7.</w:t>
      </w:r>
      <w:r w:rsidRPr="009756F9">
        <w:tab/>
        <w:t>Reed JL, D'Ambrosio E, Marenco S, Ursini G, Zheutlin AB, Blasi G, Spencer BE, Romano R, Hochheiser J, Reifman A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Interaction of childhood urbanicity and variation in dopamine genes alters adult prefrontal function as measured by functional magnetic resonance imaging (fMRI)</w:t>
      </w:r>
      <w:r w:rsidRPr="009756F9">
        <w:t xml:space="preserve">. </w:t>
      </w:r>
      <w:r w:rsidRPr="009756F9">
        <w:rPr>
          <w:i/>
        </w:rPr>
        <w:t xml:space="preserve">PLoS One </w:t>
      </w:r>
      <w:r w:rsidRPr="009756F9">
        <w:t xml:space="preserve">2018, </w:t>
      </w:r>
      <w:r w:rsidRPr="009756F9">
        <w:rPr>
          <w:b/>
        </w:rPr>
        <w:t>13</w:t>
      </w:r>
      <w:r w:rsidRPr="009756F9">
        <w:t>(4):e0195189.</w:t>
      </w:r>
    </w:p>
    <w:p w14:paraId="2D622C0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8.</w:t>
      </w:r>
      <w:r w:rsidRPr="009756F9">
        <w:tab/>
        <w:t xml:space="preserve">Stobbe E, Forlim CG, Kuhn S: </w:t>
      </w:r>
      <w:r w:rsidRPr="009756F9">
        <w:rPr>
          <w:b/>
        </w:rPr>
        <w:t>Impact of exposure to natural versus urban soundscapes on brain functional connectivity, BOLD entropy and behavior</w:t>
      </w:r>
      <w:r w:rsidRPr="009756F9">
        <w:t xml:space="preserve">. </w:t>
      </w:r>
      <w:r w:rsidRPr="009756F9">
        <w:rPr>
          <w:i/>
        </w:rPr>
        <w:t xml:space="preserve">Environmental research </w:t>
      </w:r>
      <w:r w:rsidRPr="009756F9">
        <w:t xml:space="preserve">2024, </w:t>
      </w:r>
      <w:r w:rsidRPr="009756F9">
        <w:rPr>
          <w:b/>
        </w:rPr>
        <w:t>244</w:t>
      </w:r>
      <w:r w:rsidRPr="009756F9">
        <w:t>:117788.</w:t>
      </w:r>
    </w:p>
    <w:p w14:paraId="1A36899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9.</w:t>
      </w:r>
      <w:r w:rsidRPr="009756F9">
        <w:tab/>
        <w:t xml:space="preserve">Richter A, Al-Bayati M, Paraskevopoulou F, Kramer B, Pruessner JC, Binder EB, Gruber O: </w:t>
      </w:r>
      <w:r w:rsidRPr="009756F9">
        <w:rPr>
          <w:b/>
        </w:rPr>
        <w:t>Interaction of FKBP5 variant rs3800373 and city living alters the neural stress response in the anterior cingulate cortex</w:t>
      </w:r>
      <w:r w:rsidRPr="009756F9">
        <w:t xml:space="preserve">. </w:t>
      </w:r>
      <w:r w:rsidRPr="009756F9">
        <w:rPr>
          <w:i/>
        </w:rPr>
        <w:t xml:space="preserve">Stress </w:t>
      </w:r>
      <w:r w:rsidRPr="009756F9">
        <w:t xml:space="preserve">2021, </w:t>
      </w:r>
      <w:r w:rsidRPr="009756F9">
        <w:rPr>
          <w:b/>
        </w:rPr>
        <w:t>24</w:t>
      </w:r>
      <w:r w:rsidRPr="009756F9">
        <w:t>(4):421-429.</w:t>
      </w:r>
    </w:p>
    <w:p w14:paraId="114D50C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0.</w:t>
      </w:r>
      <w:r w:rsidRPr="009756F9">
        <w:tab/>
        <w:t>Xu J, Liu X, Li Q, Goldblatt R, Qin W, Liu F, Chu C, Luo Q, Ing A, Guo L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Global urbanicity is associated with brain and behaviour in young people</w:t>
      </w:r>
      <w:r w:rsidRPr="009756F9">
        <w:t xml:space="preserve">. </w:t>
      </w:r>
      <w:r w:rsidRPr="009756F9">
        <w:rPr>
          <w:i/>
        </w:rPr>
        <w:t xml:space="preserve">Nat Hum Behav </w:t>
      </w:r>
      <w:r w:rsidRPr="009756F9">
        <w:t xml:space="preserve">2022, </w:t>
      </w:r>
      <w:r w:rsidRPr="009756F9">
        <w:rPr>
          <w:b/>
        </w:rPr>
        <w:t>6</w:t>
      </w:r>
      <w:r w:rsidRPr="009756F9">
        <w:t>(2):279-293.</w:t>
      </w:r>
    </w:p>
    <w:p w14:paraId="4DC44CD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1.</w:t>
      </w:r>
      <w:r w:rsidRPr="009756F9">
        <w:tab/>
        <w:t>Zhang X, Yan H, Yu H, Zhao X, Shah S, Dong Z, Yang G, Zhang X, Muse T, Li J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Childhood urbanicity interacts with polygenic risk for depression to affect stress-related medial prefrontal function</w:t>
      </w:r>
      <w:r w:rsidRPr="009756F9">
        <w:t xml:space="preserve">. </w:t>
      </w:r>
      <w:r w:rsidRPr="009756F9">
        <w:rPr>
          <w:i/>
        </w:rPr>
        <w:t xml:space="preserve">Transl Psychiatry </w:t>
      </w:r>
      <w:r w:rsidRPr="009756F9">
        <w:t xml:space="preserve">2021, </w:t>
      </w:r>
      <w:r w:rsidRPr="009756F9">
        <w:rPr>
          <w:b/>
        </w:rPr>
        <w:t>11</w:t>
      </w:r>
      <w:r w:rsidRPr="009756F9">
        <w:t>(1):522.</w:t>
      </w:r>
    </w:p>
    <w:p w14:paraId="4C7C51A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2.</w:t>
      </w:r>
      <w:r w:rsidRPr="009756F9">
        <w:tab/>
        <w:t xml:space="preserve">Zhang X, Yan H, Yu H, Zhang Y, Tan HY, Zhang D, Yue W: </w:t>
      </w:r>
      <w:r w:rsidRPr="009756F9">
        <w:rPr>
          <w:b/>
        </w:rPr>
        <w:t>The effects of environmental factors associated with childhood urbanicity on brain structure and cognition</w:t>
      </w:r>
      <w:r w:rsidRPr="009756F9">
        <w:t xml:space="preserve">. </w:t>
      </w:r>
      <w:r w:rsidRPr="009756F9">
        <w:rPr>
          <w:i/>
        </w:rPr>
        <w:t xml:space="preserve">BMC psychiatry </w:t>
      </w:r>
      <w:r w:rsidRPr="009756F9">
        <w:t xml:space="preserve">2023, </w:t>
      </w:r>
      <w:r w:rsidRPr="009756F9">
        <w:rPr>
          <w:b/>
        </w:rPr>
        <w:t>23</w:t>
      </w:r>
      <w:r w:rsidRPr="009756F9">
        <w:t>(1):598.</w:t>
      </w:r>
    </w:p>
    <w:p w14:paraId="2420A36F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3.</w:t>
      </w:r>
      <w:r w:rsidRPr="009756F9">
        <w:tab/>
        <w:t xml:space="preserve">Zhang X, Zhang Y, Yan H, Yu H, Zhang D, Mattay VS, Tan HY, Yue W: </w:t>
      </w:r>
      <w:r w:rsidRPr="009756F9">
        <w:rPr>
          <w:b/>
        </w:rPr>
        <w:t>Childhood urbanicity is associated with emotional episodic memory-related striatal function and common variation in NTRK2</w:t>
      </w:r>
      <w:r w:rsidRPr="009756F9">
        <w:t xml:space="preserve">. </w:t>
      </w:r>
      <w:r w:rsidRPr="009756F9">
        <w:rPr>
          <w:i/>
        </w:rPr>
        <w:t xml:space="preserve">BMC Med </w:t>
      </w:r>
      <w:r w:rsidRPr="009756F9">
        <w:t xml:space="preserve">2024, </w:t>
      </w:r>
      <w:r w:rsidRPr="009756F9">
        <w:rPr>
          <w:b/>
        </w:rPr>
        <w:t>22</w:t>
      </w:r>
      <w:r w:rsidRPr="009756F9">
        <w:t>(1):146.</w:t>
      </w:r>
    </w:p>
    <w:p w14:paraId="060314E7" w14:textId="77777777" w:rsidR="009756F9" w:rsidRPr="009756F9" w:rsidRDefault="009756F9" w:rsidP="009756F9">
      <w:pPr>
        <w:pStyle w:val="EndNoteBibliography"/>
        <w:ind w:left="720" w:hanging="720"/>
      </w:pPr>
      <w:r w:rsidRPr="009756F9">
        <w:lastRenderedPageBreak/>
        <w:t>24.</w:t>
      </w:r>
      <w:r w:rsidRPr="009756F9">
        <w:tab/>
        <w:t>Beckwith T, Cecil K, Altaye M, Severs R, Wolfe C, Percy Z, Maloney T, Yolton K, LeMasters G, Brunst K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Reduced gray matter volume and cortical thickness associated with traffic-related air pollution in a longitudinally studied pediatric cohort</w:t>
      </w:r>
      <w:r w:rsidRPr="009756F9">
        <w:t xml:space="preserve">. </w:t>
      </w:r>
      <w:r w:rsidRPr="009756F9">
        <w:rPr>
          <w:i/>
        </w:rPr>
        <w:t xml:space="preserve">PLoS One </w:t>
      </w:r>
      <w:r w:rsidRPr="009756F9">
        <w:t xml:space="preserve">2020, </w:t>
      </w:r>
      <w:r w:rsidRPr="009756F9">
        <w:rPr>
          <w:b/>
        </w:rPr>
        <w:t>15</w:t>
      </w:r>
      <w:r w:rsidRPr="009756F9">
        <w:t>(1):e0228092.</w:t>
      </w:r>
    </w:p>
    <w:p w14:paraId="5480C2A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5.</w:t>
      </w:r>
      <w:r w:rsidRPr="009756F9">
        <w:tab/>
        <w:t xml:space="preserve">Gawryluk JR, Palombo DJ, Curran J, Parker A, Carlsten C: </w:t>
      </w:r>
      <w:r w:rsidRPr="009756F9">
        <w:rPr>
          <w:b/>
        </w:rPr>
        <w:t>Brief diesel exhaust exposure acutely impairs functional brain connectivity in humans: a randomized controlled crossover study</w:t>
      </w:r>
      <w:r w:rsidRPr="009756F9">
        <w:t xml:space="preserve">. </w:t>
      </w:r>
      <w:r w:rsidRPr="009756F9">
        <w:rPr>
          <w:i/>
        </w:rPr>
        <w:t xml:space="preserve">Environ Health </w:t>
      </w:r>
      <w:r w:rsidRPr="009756F9">
        <w:t xml:space="preserve">2023, </w:t>
      </w:r>
      <w:r w:rsidRPr="009756F9">
        <w:rPr>
          <w:b/>
        </w:rPr>
        <w:t>22</w:t>
      </w:r>
      <w:r w:rsidRPr="009756F9">
        <w:t>(1):7.</w:t>
      </w:r>
    </w:p>
    <w:p w14:paraId="60A8E47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6.</w:t>
      </w:r>
      <w:r w:rsidRPr="009756F9">
        <w:tab/>
        <w:t xml:space="preserve">Iannilli E, Gasparotti R, Hummel T, Zoni S, Benedetti C, Fedrighi C, Tang CY, Van Thriel C, Lucchini RG: </w:t>
      </w:r>
      <w:r w:rsidRPr="009756F9">
        <w:rPr>
          <w:b/>
        </w:rPr>
        <w:t>Effects of Manganese Exposure on Olfactory Functions in Teenagers: A Pilot Study</w:t>
      </w:r>
      <w:r w:rsidRPr="009756F9">
        <w:t xml:space="preserve">. </w:t>
      </w:r>
      <w:r w:rsidRPr="009756F9">
        <w:rPr>
          <w:i/>
        </w:rPr>
        <w:t xml:space="preserve">PLoS One </w:t>
      </w:r>
      <w:r w:rsidRPr="009756F9">
        <w:t xml:space="preserve">2016, </w:t>
      </w:r>
      <w:r w:rsidRPr="009756F9">
        <w:rPr>
          <w:b/>
        </w:rPr>
        <w:t>11</w:t>
      </w:r>
      <w:r w:rsidRPr="009756F9">
        <w:t>(1):e0144783.</w:t>
      </w:r>
    </w:p>
    <w:p w14:paraId="48AEDE3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7.</w:t>
      </w:r>
      <w:r w:rsidRPr="009756F9">
        <w:tab/>
        <w:t xml:space="preserve">Lamoureux-Tremblay V, Chauret M, Muckle G, Maheu F, Suffren S, Jacobson SW, Jacobson JL, Ayotte P, Lepore F, Saint-Amour D: </w:t>
      </w:r>
      <w:r w:rsidRPr="009756F9">
        <w:rPr>
          <w:b/>
        </w:rPr>
        <w:t>Altered functional activations of prefrontal brain areas during emotional processing of fear in Inuit adolescents exposed to environmental contaminants</w:t>
      </w:r>
      <w:r w:rsidRPr="009756F9">
        <w:t xml:space="preserve">. </w:t>
      </w:r>
      <w:r w:rsidRPr="009756F9">
        <w:rPr>
          <w:i/>
        </w:rPr>
        <w:t xml:space="preserve">Neurotoxicol Teratol </w:t>
      </w:r>
      <w:r w:rsidRPr="009756F9">
        <w:t xml:space="preserve">2021, </w:t>
      </w:r>
      <w:r w:rsidRPr="009756F9">
        <w:rPr>
          <w:b/>
        </w:rPr>
        <w:t>85</w:t>
      </w:r>
      <w:r w:rsidRPr="009756F9">
        <w:t>:106973.</w:t>
      </w:r>
    </w:p>
    <w:p w14:paraId="51A472F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8.</w:t>
      </w:r>
      <w:r w:rsidRPr="009756F9">
        <w:tab/>
        <w:t>Lubczynska MJ, Muetzel RL, El Marroun H, Hoek G, Kooter IM, Thomson EM, Hillegers M, Vernooij MW, White T, Tiemeier H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Air pollution exposure during pregnancy and childhood and brain morphology in preadolescents</w:t>
      </w:r>
      <w:r w:rsidRPr="009756F9">
        <w:t xml:space="preserve">. </w:t>
      </w:r>
      <w:r w:rsidRPr="009756F9">
        <w:rPr>
          <w:i/>
        </w:rPr>
        <w:t xml:space="preserve">Environ Res </w:t>
      </w:r>
      <w:r w:rsidRPr="009756F9">
        <w:t xml:space="preserve">2021, </w:t>
      </w:r>
      <w:r w:rsidRPr="009756F9">
        <w:rPr>
          <w:b/>
        </w:rPr>
        <w:t>198</w:t>
      </w:r>
      <w:r w:rsidRPr="009756F9">
        <w:t>:110446.</w:t>
      </w:r>
    </w:p>
    <w:p w14:paraId="2073375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29.</w:t>
      </w:r>
      <w:r w:rsidRPr="009756F9">
        <w:tab/>
        <w:t>Margolis AE, Pagliaccio D, Ramphal B, Banker S, Thomas L, Robinson M, Honda M, Sussman T, Posner J, Kannan K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Prenatal environmental tobacco smoke exposure alters children's cognitive control circuitry: A preliminary study</w:t>
      </w:r>
      <w:r w:rsidRPr="009756F9">
        <w:t xml:space="preserve">. </w:t>
      </w:r>
      <w:r w:rsidRPr="009756F9">
        <w:rPr>
          <w:i/>
        </w:rPr>
        <w:t xml:space="preserve">Environ Int </w:t>
      </w:r>
      <w:r w:rsidRPr="009756F9">
        <w:t xml:space="preserve">2021, </w:t>
      </w:r>
      <w:r w:rsidRPr="009756F9">
        <w:rPr>
          <w:b/>
        </w:rPr>
        <w:t>155</w:t>
      </w:r>
      <w:r w:rsidRPr="009756F9">
        <w:t>:106516.</w:t>
      </w:r>
    </w:p>
    <w:p w14:paraId="78D8841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0.</w:t>
      </w:r>
      <w:r w:rsidRPr="009756F9">
        <w:tab/>
        <w:t xml:space="preserve">Miller JG, Dennis EL, Heft-Neal S, Jo B, Gotlib IH: </w:t>
      </w:r>
      <w:r w:rsidRPr="009756F9">
        <w:rPr>
          <w:b/>
        </w:rPr>
        <w:t>Fine Particulate Air Pollution, Early Life Stress, and Their Interactive Effects on Adolescent Structural Brain Development: A Longitudinal Tensor-Based Morphometry Study</w:t>
      </w:r>
      <w:r w:rsidRPr="009756F9">
        <w:t xml:space="preserve">. </w:t>
      </w:r>
      <w:r w:rsidRPr="009756F9">
        <w:rPr>
          <w:i/>
        </w:rPr>
        <w:t xml:space="preserve">Cereb Cortex </w:t>
      </w:r>
      <w:r w:rsidRPr="009756F9">
        <w:t xml:space="preserve">2022, </w:t>
      </w:r>
      <w:r w:rsidRPr="009756F9">
        <w:rPr>
          <w:b/>
        </w:rPr>
        <w:t>32</w:t>
      </w:r>
      <w:r w:rsidRPr="009756F9">
        <w:t>(10):2156-2169.</w:t>
      </w:r>
    </w:p>
    <w:p w14:paraId="61FD9C5F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1.</w:t>
      </w:r>
      <w:r w:rsidRPr="009756F9">
        <w:tab/>
        <w:t>Pujol J, Fenoll R, Macia D, Martinez-Vilavella G, Alvarez-Pedrerol M, Rivas I, Forns J, Deus J, Blanco-Hinojo L, Querol X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Airborne copper exposure in school environments associated with poorer motor performance and altered basal ganglia</w:t>
      </w:r>
      <w:r w:rsidRPr="009756F9">
        <w:t xml:space="preserve">. </w:t>
      </w:r>
      <w:r w:rsidRPr="009756F9">
        <w:rPr>
          <w:i/>
        </w:rPr>
        <w:t xml:space="preserve">Brain Behav </w:t>
      </w:r>
      <w:r w:rsidRPr="009756F9">
        <w:t xml:space="preserve">2016, </w:t>
      </w:r>
      <w:r w:rsidRPr="009756F9">
        <w:rPr>
          <w:b/>
        </w:rPr>
        <w:t>6</w:t>
      </w:r>
      <w:r w:rsidRPr="009756F9">
        <w:t>(6):e00467.</w:t>
      </w:r>
    </w:p>
    <w:p w14:paraId="1A7CAA1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2.</w:t>
      </w:r>
      <w:r w:rsidRPr="009756F9">
        <w:tab/>
        <w:t>Takeuchi H, Taki Y, Nouchi R, Yokoyama R, Kotozaki Y, Nakagawa S, Sekiguchi A, Iizuka K, Hanawa S, Araki T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Lead exposure is associated with functional and microstructural changes in the healthy human brain</w:t>
      </w:r>
      <w:r w:rsidRPr="009756F9">
        <w:t xml:space="preserve">. </w:t>
      </w:r>
      <w:r w:rsidRPr="009756F9">
        <w:rPr>
          <w:i/>
        </w:rPr>
        <w:t xml:space="preserve">Communications biology </w:t>
      </w:r>
      <w:r w:rsidRPr="009756F9">
        <w:t xml:space="preserve">2021, </w:t>
      </w:r>
      <w:r w:rsidRPr="009756F9">
        <w:rPr>
          <w:b/>
        </w:rPr>
        <w:t>4</w:t>
      </w:r>
      <w:r w:rsidRPr="009756F9">
        <w:t>(1):912.</w:t>
      </w:r>
    </w:p>
    <w:p w14:paraId="7FD533F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3.</w:t>
      </w:r>
      <w:r w:rsidRPr="009756F9">
        <w:tab/>
        <w:t xml:space="preserve">Vu HT, Pham TN, Yokawa T, Nishijo M, The TP, Do Q, Nishino Y, Nishijo H: </w:t>
      </w:r>
      <w:r w:rsidRPr="009756F9">
        <w:rPr>
          <w:b/>
        </w:rPr>
        <w:t>Alterations in Regional Brain Regional Volume Associated with Dioxin Exposure in Men Living in the Most Dioxin-Contaminated Area in Vietnam: Magnetic Resonance Imaging (MRI) Analysis Using Voxel-Based Morphometry (VBM)</w:t>
      </w:r>
      <w:r w:rsidRPr="009756F9">
        <w:t xml:space="preserve">. </w:t>
      </w:r>
      <w:r w:rsidRPr="009756F9">
        <w:rPr>
          <w:i/>
        </w:rPr>
        <w:t xml:space="preserve">Toxics </w:t>
      </w:r>
      <w:r w:rsidRPr="009756F9">
        <w:t xml:space="preserve">2021, </w:t>
      </w:r>
      <w:r w:rsidRPr="009756F9">
        <w:rPr>
          <w:b/>
        </w:rPr>
        <w:t>9</w:t>
      </w:r>
      <w:r w:rsidRPr="009756F9">
        <w:t>(12).</w:t>
      </w:r>
    </w:p>
    <w:p w14:paraId="48D1BF4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4.</w:t>
      </w:r>
      <w:r w:rsidRPr="009756F9">
        <w:tab/>
        <w:t xml:space="preserve">de Water E, Proal E, Wang V, Medina SM, Schnaas L, Tellez-Rojo MM, Wright RO, Tang CY, Horton MK: </w:t>
      </w:r>
      <w:r w:rsidRPr="009756F9">
        <w:rPr>
          <w:b/>
        </w:rPr>
        <w:t>Prenatal manganese exposure and intrinsic functional connectivity of emotional brain areas in children</w:t>
      </w:r>
      <w:r w:rsidRPr="009756F9">
        <w:t xml:space="preserve">. </w:t>
      </w:r>
      <w:r w:rsidRPr="009756F9">
        <w:rPr>
          <w:i/>
        </w:rPr>
        <w:t xml:space="preserve">Neurotoxicology </w:t>
      </w:r>
      <w:r w:rsidRPr="009756F9">
        <w:t xml:space="preserve">2018, </w:t>
      </w:r>
      <w:r w:rsidRPr="009756F9">
        <w:rPr>
          <w:b/>
        </w:rPr>
        <w:t>64</w:t>
      </w:r>
      <w:r w:rsidRPr="009756F9">
        <w:t>:85-93.</w:t>
      </w:r>
    </w:p>
    <w:p w14:paraId="382A11EA" w14:textId="77777777" w:rsidR="009756F9" w:rsidRPr="009756F9" w:rsidRDefault="009756F9" w:rsidP="009756F9">
      <w:pPr>
        <w:pStyle w:val="EndNoteBibliography"/>
        <w:ind w:left="720" w:hanging="720"/>
      </w:pPr>
      <w:r w:rsidRPr="009756F9">
        <w:lastRenderedPageBreak/>
        <w:t>35.</w:t>
      </w:r>
      <w:r w:rsidRPr="009756F9">
        <w:tab/>
        <w:t>Zhang Y, Lu Z, Sun Y, Guo L, Zhang X, Liao Y, Kang Z, Feng X, Zhao G, Sun J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Interactive effect of air pollution and genetic risk of depression on processing speed by resting-state functional connectivity of occipitoparietal network</w:t>
      </w:r>
      <w:r w:rsidRPr="009756F9">
        <w:t xml:space="preserve">. </w:t>
      </w:r>
      <w:r w:rsidRPr="009756F9">
        <w:rPr>
          <w:i/>
        </w:rPr>
        <w:t xml:space="preserve">BMC Med </w:t>
      </w:r>
      <w:r w:rsidRPr="009756F9">
        <w:t xml:space="preserve">2024, </w:t>
      </w:r>
      <w:r w:rsidRPr="009756F9">
        <w:rPr>
          <w:b/>
        </w:rPr>
        <w:t>22</w:t>
      </w:r>
      <w:r w:rsidRPr="009756F9">
        <w:t>(1):392.</w:t>
      </w:r>
    </w:p>
    <w:p w14:paraId="59E0C376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6.</w:t>
      </w:r>
      <w:r w:rsidRPr="009756F9">
        <w:tab/>
        <w:t xml:space="preserve">Ascone L, Kling C, Wieczorek J, Koch C, Kuhn S: </w:t>
      </w:r>
      <w:r w:rsidRPr="009756F9">
        <w:rPr>
          <w:b/>
        </w:rPr>
        <w:t>A longitudinal, randomized experimental pilot study to investigate the effects of airborne infrasound on human mental health, cognition, and brain structure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21, </w:t>
      </w:r>
      <w:r w:rsidRPr="009756F9">
        <w:rPr>
          <w:b/>
        </w:rPr>
        <w:t>11</w:t>
      </w:r>
      <w:r w:rsidRPr="009756F9">
        <w:t>(1):3190.</w:t>
      </w:r>
    </w:p>
    <w:p w14:paraId="67D060E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7.</w:t>
      </w:r>
      <w:r w:rsidRPr="009756F9">
        <w:tab/>
        <w:t xml:space="preserve">Cheng H, Sun G, Li M, Yin M, Chen H: </w:t>
      </w:r>
      <w:r w:rsidRPr="009756F9">
        <w:rPr>
          <w:b/>
        </w:rPr>
        <w:t>Neuron loss and dysfunctionality in hippocampus explain aircraft noise induced working memory impairment: a resting-state fMRI study on military pilots</w:t>
      </w:r>
      <w:r w:rsidRPr="009756F9">
        <w:t xml:space="preserve">. </w:t>
      </w:r>
      <w:r w:rsidRPr="009756F9">
        <w:rPr>
          <w:i/>
        </w:rPr>
        <w:t xml:space="preserve">Biosci Trends </w:t>
      </w:r>
      <w:r w:rsidRPr="009756F9">
        <w:t xml:space="preserve">2019, </w:t>
      </w:r>
      <w:r w:rsidRPr="009756F9">
        <w:rPr>
          <w:b/>
        </w:rPr>
        <w:t>13</w:t>
      </w:r>
      <w:r w:rsidRPr="009756F9">
        <w:t>(5):430-440.</w:t>
      </w:r>
    </w:p>
    <w:p w14:paraId="6C74F0D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8.</w:t>
      </w:r>
      <w:r w:rsidRPr="009756F9">
        <w:tab/>
        <w:t xml:space="preserve">Dewey RS, Francis ST, Guest H, Prendergast G, Millman RE, Plack CJ, Hall DA: </w:t>
      </w:r>
      <w:r w:rsidRPr="009756F9">
        <w:rPr>
          <w:b/>
        </w:rPr>
        <w:t>The association between subcortical and cortical fMRI and lifetime noise exposure in listeners with normal hearing threshold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0, </w:t>
      </w:r>
      <w:r w:rsidRPr="009756F9">
        <w:rPr>
          <w:b/>
        </w:rPr>
        <w:t>204</w:t>
      </w:r>
      <w:r w:rsidRPr="009756F9">
        <w:t>:116239.</w:t>
      </w:r>
    </w:p>
    <w:p w14:paraId="32DA454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39.</w:t>
      </w:r>
      <w:r w:rsidRPr="009756F9">
        <w:tab/>
        <w:t xml:space="preserve">Forlim CG, Ascone L, Koch C, Kuhn S: </w:t>
      </w:r>
      <w:r w:rsidRPr="009756F9">
        <w:rPr>
          <w:b/>
        </w:rPr>
        <w:t>Resting state network changes induced by experimental inaudible infrasound exposure and associations with self-reported noise sensitivity and annoyance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24, </w:t>
      </w:r>
      <w:r w:rsidRPr="009756F9">
        <w:rPr>
          <w:b/>
        </w:rPr>
        <w:t>14</w:t>
      </w:r>
      <w:r w:rsidRPr="009756F9">
        <w:t>(1):24555.</w:t>
      </w:r>
    </w:p>
    <w:p w14:paraId="4533953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0.</w:t>
      </w:r>
      <w:r w:rsidRPr="009756F9">
        <w:tab/>
        <w:t xml:space="preserve">Martínez-Vilavella G, Pujol J, Blanco-Hinojo L, Deus J, Rivas I, Persavento C, Sunyer J, Foraster M: </w:t>
      </w:r>
      <w:r w:rsidRPr="009756F9">
        <w:rPr>
          <w:b/>
        </w:rPr>
        <w:t>The effects of exposure to road traffic noise at school on central auditory pathway functional connectivity</w:t>
      </w:r>
      <w:r w:rsidRPr="009756F9">
        <w:t xml:space="preserve">. </w:t>
      </w:r>
      <w:r w:rsidRPr="009756F9">
        <w:rPr>
          <w:i/>
        </w:rPr>
        <w:t xml:space="preserve">Environ Res </w:t>
      </w:r>
      <w:r w:rsidRPr="009756F9">
        <w:t xml:space="preserve">2023, </w:t>
      </w:r>
      <w:r w:rsidRPr="009756F9">
        <w:rPr>
          <w:b/>
        </w:rPr>
        <w:t>226</w:t>
      </w:r>
      <w:r w:rsidRPr="009756F9">
        <w:t>:115574.</w:t>
      </w:r>
    </w:p>
    <w:p w14:paraId="7623A3F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1.</w:t>
      </w:r>
      <w:r w:rsidRPr="009756F9">
        <w:tab/>
        <w:t>Quarto T, Fasano MC, Taurisano P, Fazio L, Antonucci LA, Gelao B, Romano R, Mancini M, Porcelli A, Masellis R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Interaction between DRD2 variation and sound environment on mood and emotion-related brain activity</w:t>
      </w:r>
      <w:r w:rsidRPr="009756F9">
        <w:t xml:space="preserve">. </w:t>
      </w:r>
      <w:r w:rsidRPr="009756F9">
        <w:rPr>
          <w:i/>
        </w:rPr>
        <w:t xml:space="preserve">Neuroscience </w:t>
      </w:r>
      <w:r w:rsidRPr="009756F9">
        <w:t xml:space="preserve">2017, </w:t>
      </w:r>
      <w:r w:rsidRPr="009756F9">
        <w:rPr>
          <w:b/>
        </w:rPr>
        <w:t>341</w:t>
      </w:r>
      <w:r w:rsidRPr="009756F9">
        <w:t>:9-17.</w:t>
      </w:r>
    </w:p>
    <w:p w14:paraId="16C3B8B6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2.</w:t>
      </w:r>
      <w:r w:rsidRPr="009756F9">
        <w:tab/>
        <w:t xml:space="preserve">Simon KR, Merz EC, He X, Noble KG: </w:t>
      </w:r>
      <w:r w:rsidRPr="009756F9">
        <w:rPr>
          <w:b/>
        </w:rPr>
        <w:t>Environmental noise, brain structure, and language development in children</w:t>
      </w:r>
      <w:r w:rsidRPr="009756F9">
        <w:t xml:space="preserve">. </w:t>
      </w:r>
      <w:r w:rsidRPr="009756F9">
        <w:rPr>
          <w:i/>
        </w:rPr>
        <w:t xml:space="preserve">Brain Lang </w:t>
      </w:r>
      <w:r w:rsidRPr="009756F9">
        <w:t xml:space="preserve">2022, </w:t>
      </w:r>
      <w:r w:rsidRPr="009756F9">
        <w:rPr>
          <w:b/>
        </w:rPr>
        <w:t>229</w:t>
      </w:r>
      <w:r w:rsidRPr="009756F9">
        <w:t>:105112.</w:t>
      </w:r>
    </w:p>
    <w:p w14:paraId="5501F94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3.</w:t>
      </w:r>
      <w:r w:rsidRPr="009756F9">
        <w:tab/>
        <w:t xml:space="preserve">Yu JF, Lee KC, Hong HH, Kuo SB, Wu CD, Wai YY, Chen YF, Peng YC: </w:t>
      </w:r>
      <w:r w:rsidRPr="009756F9">
        <w:rPr>
          <w:b/>
        </w:rPr>
        <w:t>Human amygdala activation by the sound produced during dental treatment: A fMRI study</w:t>
      </w:r>
      <w:r w:rsidRPr="009756F9">
        <w:t xml:space="preserve">. </w:t>
      </w:r>
      <w:r w:rsidRPr="009756F9">
        <w:rPr>
          <w:i/>
        </w:rPr>
        <w:t xml:space="preserve">Noise &amp; health </w:t>
      </w:r>
      <w:r w:rsidRPr="009756F9">
        <w:t xml:space="preserve">2015, </w:t>
      </w:r>
      <w:r w:rsidRPr="009756F9">
        <w:rPr>
          <w:b/>
        </w:rPr>
        <w:t>17</w:t>
      </w:r>
      <w:r w:rsidRPr="009756F9">
        <w:t>(78):337-342.</w:t>
      </w:r>
    </w:p>
    <w:p w14:paraId="681E36D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4.</w:t>
      </w:r>
      <w:r w:rsidRPr="009756F9">
        <w:tab/>
        <w:t>Kühn S, Mascherek A, Filevich E, Lisofsky N, Becker M, Butler O, Lochstet M, Mårtensson J, Wenger E, Lindenberger U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Spend time outdoors for your brain - an in-depth longitudinal MRI study</w:t>
      </w:r>
      <w:r w:rsidRPr="009756F9">
        <w:t xml:space="preserve">. </w:t>
      </w:r>
      <w:r w:rsidRPr="009756F9">
        <w:rPr>
          <w:i/>
        </w:rPr>
        <w:t xml:space="preserve">The world journal of biological psychiatry : the official journal of the World Federation of Societies of Biological Psychiatry </w:t>
      </w:r>
      <w:r w:rsidRPr="009756F9">
        <w:t xml:space="preserve">2022, </w:t>
      </w:r>
      <w:r w:rsidRPr="009756F9">
        <w:rPr>
          <w:b/>
        </w:rPr>
        <w:t>23</w:t>
      </w:r>
      <w:r w:rsidRPr="009756F9">
        <w:t>(3):201-207.</w:t>
      </w:r>
    </w:p>
    <w:p w14:paraId="15EC941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5.</w:t>
      </w:r>
      <w:r w:rsidRPr="009756F9">
        <w:tab/>
        <w:t xml:space="preserve">Duval ER, Garfinkel SN, Swain JE, Evans GW, Blackburn EK, Angstadt M, Sripada CS, Liberzon I: </w:t>
      </w:r>
      <w:r w:rsidRPr="009756F9">
        <w:rPr>
          <w:b/>
        </w:rPr>
        <w:t>Childhood poverty is associated with altered hippocampal function and visuospatial memory in adulthood</w:t>
      </w:r>
      <w:r w:rsidRPr="009756F9">
        <w:t xml:space="preserve">. </w:t>
      </w:r>
      <w:r w:rsidRPr="009756F9">
        <w:rPr>
          <w:i/>
        </w:rPr>
        <w:t xml:space="preserve">Dev Cogn Neurosci </w:t>
      </w:r>
      <w:r w:rsidRPr="009756F9">
        <w:t xml:space="preserve">2017, </w:t>
      </w:r>
      <w:r w:rsidRPr="009756F9">
        <w:rPr>
          <w:b/>
        </w:rPr>
        <w:t>23</w:t>
      </w:r>
      <w:r w:rsidRPr="009756F9">
        <w:t>:39-44.</w:t>
      </w:r>
    </w:p>
    <w:p w14:paraId="4ACD2C2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6.</w:t>
      </w:r>
      <w:r w:rsidRPr="009756F9">
        <w:tab/>
        <w:t xml:space="preserve">Finn AS, Minas JE, Leonard JA, Mackey AP, Salvatore J, Goetz C, West MR, Gabrieli CFO, Gabrieli JDE: </w:t>
      </w:r>
      <w:r w:rsidRPr="009756F9">
        <w:rPr>
          <w:b/>
        </w:rPr>
        <w:t xml:space="preserve">Functional brain organization of working </w:t>
      </w:r>
      <w:r w:rsidRPr="009756F9">
        <w:rPr>
          <w:b/>
        </w:rPr>
        <w:lastRenderedPageBreak/>
        <w:t>memory in adolescents varies in relation to family income and academic achievement</w:t>
      </w:r>
      <w:r w:rsidRPr="009756F9">
        <w:t xml:space="preserve">. </w:t>
      </w:r>
      <w:r w:rsidRPr="009756F9">
        <w:rPr>
          <w:i/>
        </w:rPr>
        <w:t xml:space="preserve">Developmental science </w:t>
      </w:r>
      <w:r w:rsidRPr="009756F9">
        <w:t xml:space="preserve">2017, </w:t>
      </w:r>
      <w:r w:rsidRPr="009756F9">
        <w:rPr>
          <w:b/>
        </w:rPr>
        <w:t>20</w:t>
      </w:r>
      <w:r w:rsidRPr="009756F9">
        <w:t>(5).</w:t>
      </w:r>
    </w:p>
    <w:p w14:paraId="4440D839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7.</w:t>
      </w:r>
      <w:r w:rsidRPr="009756F9">
        <w:tab/>
        <w:t xml:space="preserve">Hanson JL, Albert WD, Skinner AT, Shen SH, Dodge KA, Lansford JE: </w:t>
      </w:r>
      <w:r w:rsidRPr="009756F9">
        <w:rPr>
          <w:b/>
        </w:rPr>
        <w:t>Resting state coupling between the amygdala and ventromedial prefrontal cortex is related to household income in childhood and indexes future psychological vulnerability to stress</w:t>
      </w:r>
      <w:r w:rsidRPr="009756F9">
        <w:t xml:space="preserve">. </w:t>
      </w:r>
      <w:r w:rsidRPr="009756F9">
        <w:rPr>
          <w:i/>
        </w:rPr>
        <w:t xml:space="preserve">Development and psychopathology </w:t>
      </w:r>
      <w:r w:rsidRPr="009756F9">
        <w:t xml:space="preserve">2019, </w:t>
      </w:r>
      <w:r w:rsidRPr="009756F9">
        <w:rPr>
          <w:b/>
        </w:rPr>
        <w:t>31</w:t>
      </w:r>
      <w:r w:rsidRPr="009756F9">
        <w:t>(3):1053-1066.</w:t>
      </w:r>
    </w:p>
    <w:p w14:paraId="66549E6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8.</w:t>
      </w:r>
      <w:r w:rsidRPr="009756F9">
        <w:tab/>
        <w:t>Holz NE, Boecker R, Hohm E, Zohsel K, Buchmann AF, Blomeyer D, Jennen-Steinmetz C, Baumeister S, Hohmann S, Wolf I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The long-term impact of early life poverty on orbitofrontal cortex volume in adulthood: results from a prospective study over 25 years</w:t>
      </w:r>
      <w:r w:rsidRPr="009756F9">
        <w:t xml:space="preserve">. </w:t>
      </w:r>
      <w:r w:rsidRPr="009756F9">
        <w:rPr>
          <w:i/>
        </w:rPr>
        <w:t xml:space="preserve">Neuropsychopharmacology </w:t>
      </w:r>
      <w:r w:rsidRPr="009756F9">
        <w:t xml:space="preserve">2015, </w:t>
      </w:r>
      <w:r w:rsidRPr="009756F9">
        <w:rPr>
          <w:b/>
        </w:rPr>
        <w:t>40</w:t>
      </w:r>
      <w:r w:rsidRPr="009756F9">
        <w:t>(4):996-1004.</w:t>
      </w:r>
    </w:p>
    <w:p w14:paraId="6AF866DF" w14:textId="77777777" w:rsidR="009756F9" w:rsidRPr="009756F9" w:rsidRDefault="009756F9" w:rsidP="009756F9">
      <w:pPr>
        <w:pStyle w:val="EndNoteBibliography"/>
        <w:ind w:left="720" w:hanging="720"/>
      </w:pPr>
      <w:r w:rsidRPr="009756F9">
        <w:t>49.</w:t>
      </w:r>
      <w:r w:rsidRPr="009756F9">
        <w:tab/>
        <w:t xml:space="preserve">Liberzon I, Ma ST, Okada G, Ho SS, Swain JE, Evans GW: </w:t>
      </w:r>
      <w:r w:rsidRPr="009756F9">
        <w:rPr>
          <w:b/>
        </w:rPr>
        <w:t>Childhood poverty and recruitment of adult emotion regulatory neurocircuitry</w:t>
      </w:r>
      <w:r w:rsidRPr="009756F9">
        <w:t xml:space="preserve">. </w:t>
      </w:r>
      <w:r w:rsidRPr="009756F9">
        <w:rPr>
          <w:i/>
        </w:rPr>
        <w:t xml:space="preserve">Soc Cogn Affect Neurosci </w:t>
      </w:r>
      <w:r w:rsidRPr="009756F9">
        <w:t xml:space="preserve">2015, </w:t>
      </w:r>
      <w:r w:rsidRPr="009756F9">
        <w:rPr>
          <w:b/>
        </w:rPr>
        <w:t>10</w:t>
      </w:r>
      <w:r w:rsidRPr="009756F9">
        <w:t>(11):1596-1606.</w:t>
      </w:r>
    </w:p>
    <w:p w14:paraId="54393DA1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0.</w:t>
      </w:r>
      <w:r w:rsidRPr="009756F9">
        <w:tab/>
        <w:t xml:space="preserve">Marshall NA, Marusak HA, Sala-Hamrick KJ, Crespo LM, Rabinak CA, Thomason ME: </w:t>
      </w:r>
      <w:r w:rsidRPr="009756F9">
        <w:rPr>
          <w:b/>
        </w:rPr>
        <w:t>Socioeconomic disadvantage and altered corticostriatal circuitry in urban youth</w:t>
      </w:r>
      <w:r w:rsidRPr="009756F9">
        <w:t xml:space="preserve">. </w:t>
      </w:r>
      <w:r w:rsidRPr="009756F9">
        <w:rPr>
          <w:i/>
        </w:rPr>
        <w:t xml:space="preserve">Hum Brain Mapp </w:t>
      </w:r>
      <w:r w:rsidRPr="009756F9">
        <w:t xml:space="preserve">2018, </w:t>
      </w:r>
      <w:r w:rsidRPr="009756F9">
        <w:rPr>
          <w:b/>
        </w:rPr>
        <w:t>39</w:t>
      </w:r>
      <w:r w:rsidRPr="009756F9">
        <w:t>(5):1982-1994.</w:t>
      </w:r>
    </w:p>
    <w:p w14:paraId="0E758B7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1.</w:t>
      </w:r>
      <w:r w:rsidRPr="009756F9">
        <w:tab/>
        <w:t xml:space="preserve">Tomlinson RC, Burt SA, Waller R, Jonides J, Miller AL, Gearhardt AN, Peltier SJ, Klump KL, Lumeng JC, Hyde LW: </w:t>
      </w:r>
      <w:r w:rsidRPr="009756F9">
        <w:rPr>
          <w:b/>
        </w:rPr>
        <w:t>Neighborhood poverty predicts altered neural and behavioral response inhibition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0, </w:t>
      </w:r>
      <w:r w:rsidRPr="009756F9">
        <w:rPr>
          <w:b/>
        </w:rPr>
        <w:t>209</w:t>
      </w:r>
      <w:r w:rsidRPr="009756F9">
        <w:t>:116536.</w:t>
      </w:r>
    </w:p>
    <w:p w14:paraId="1CC0A1E9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2.</w:t>
      </w:r>
      <w:r w:rsidRPr="009756F9">
        <w:tab/>
        <w:t xml:space="preserve">Weissman DG, Conger RD, Robins RW, Hastings PD, Guyer AE: </w:t>
      </w:r>
      <w:r w:rsidRPr="009756F9">
        <w:rPr>
          <w:b/>
        </w:rPr>
        <w:t>Income change alters default mode network connectivity for adolescents in poverty</w:t>
      </w:r>
      <w:r w:rsidRPr="009756F9">
        <w:t xml:space="preserve">. </w:t>
      </w:r>
      <w:r w:rsidRPr="009756F9">
        <w:rPr>
          <w:i/>
        </w:rPr>
        <w:t xml:space="preserve">Dev Cogn Neurosci </w:t>
      </w:r>
      <w:r w:rsidRPr="009756F9">
        <w:t xml:space="preserve">2018, </w:t>
      </w:r>
      <w:r w:rsidRPr="009756F9">
        <w:rPr>
          <w:b/>
        </w:rPr>
        <w:t>30</w:t>
      </w:r>
      <w:r w:rsidRPr="009756F9">
        <w:t>:93-99.</w:t>
      </w:r>
    </w:p>
    <w:p w14:paraId="1ACE092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3.</w:t>
      </w:r>
      <w:r w:rsidRPr="009756F9">
        <w:tab/>
        <w:t xml:space="preserve">White SF, Voss JL, Chiang JJ, Wang L, McLaughlin KA, Miller GE: </w:t>
      </w:r>
      <w:r w:rsidRPr="009756F9">
        <w:rPr>
          <w:b/>
        </w:rPr>
        <w:t>Exposure to violence and low family income are associated with heightened amygdala responsiveness to threat among adolescents</w:t>
      </w:r>
      <w:r w:rsidRPr="009756F9">
        <w:t xml:space="preserve">. </w:t>
      </w:r>
      <w:r w:rsidRPr="009756F9">
        <w:rPr>
          <w:i/>
        </w:rPr>
        <w:t xml:space="preserve">Dev Cogn Neurosci </w:t>
      </w:r>
      <w:r w:rsidRPr="009756F9">
        <w:t xml:space="preserve">2019, </w:t>
      </w:r>
      <w:r w:rsidRPr="009756F9">
        <w:rPr>
          <w:b/>
        </w:rPr>
        <w:t>40</w:t>
      </w:r>
      <w:r w:rsidRPr="009756F9">
        <w:t>:100709.</w:t>
      </w:r>
    </w:p>
    <w:p w14:paraId="2296542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4.</w:t>
      </w:r>
      <w:r w:rsidRPr="009756F9">
        <w:tab/>
        <w:t xml:space="preserve">Ziegler G, Moutoussis M, Hauser TU, Fearon P, Bullmore ET, Goodyer IM, Fonagy P, Jones PB, Lindenberger U, Dolan RJ: </w:t>
      </w:r>
      <w:r w:rsidRPr="009756F9">
        <w:rPr>
          <w:b/>
        </w:rPr>
        <w:t>Childhood socio-economic disadvantage predicts reduced myelin growth across adolescence and young adulthood</w:t>
      </w:r>
      <w:r w:rsidRPr="009756F9">
        <w:t xml:space="preserve">. </w:t>
      </w:r>
      <w:r w:rsidRPr="009756F9">
        <w:rPr>
          <w:i/>
        </w:rPr>
        <w:t xml:space="preserve">Hum Brain Mapp </w:t>
      </w:r>
      <w:r w:rsidRPr="009756F9">
        <w:t xml:space="preserve">2020, </w:t>
      </w:r>
      <w:r w:rsidRPr="009756F9">
        <w:rPr>
          <w:b/>
        </w:rPr>
        <w:t>41</w:t>
      </w:r>
      <w:r w:rsidRPr="009756F9">
        <w:t>(12):3392-3402.</w:t>
      </w:r>
    </w:p>
    <w:p w14:paraId="1FA757B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5.</w:t>
      </w:r>
      <w:r w:rsidRPr="009756F9">
        <w:tab/>
        <w:t xml:space="preserve">Ai Y, Hummel T, Nie H, Yang J, Han P: </w:t>
      </w:r>
      <w:r w:rsidRPr="009756F9">
        <w:rPr>
          <w:b/>
        </w:rPr>
        <w:t>Reduced neural responses to pleasant odor stimuli after acute psychological stress is associated with cortisol reactivity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3, </w:t>
      </w:r>
      <w:r w:rsidRPr="009756F9">
        <w:rPr>
          <w:b/>
        </w:rPr>
        <w:t>284</w:t>
      </w:r>
      <w:r w:rsidRPr="009756F9">
        <w:t>:120474.</w:t>
      </w:r>
    </w:p>
    <w:p w14:paraId="5D02FE5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6.</w:t>
      </w:r>
      <w:r w:rsidRPr="009756F9">
        <w:tab/>
        <w:t xml:space="preserve">Chang J, Hu J, Li CR, Yu R: </w:t>
      </w:r>
      <w:r w:rsidRPr="009756F9">
        <w:rPr>
          <w:b/>
        </w:rPr>
        <w:t>Neural correlates of enhanced response inhibition in the aftermath of stres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0, </w:t>
      </w:r>
      <w:r w:rsidRPr="009756F9">
        <w:rPr>
          <w:b/>
        </w:rPr>
        <w:t>204</w:t>
      </w:r>
      <w:r w:rsidRPr="009756F9">
        <w:t>:116212.</w:t>
      </w:r>
    </w:p>
    <w:p w14:paraId="49F225D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7.</w:t>
      </w:r>
      <w:r w:rsidRPr="009756F9">
        <w:tab/>
        <w:t xml:space="preserve">Clemens B, Wagels L, Bauchmuller M, Bergs R, Habel U, Kohn N: </w:t>
      </w:r>
      <w:r w:rsidRPr="009756F9">
        <w:rPr>
          <w:b/>
        </w:rPr>
        <w:t>Alerted default mode: functional connectivity changes in the aftermath of social stress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17, </w:t>
      </w:r>
      <w:r w:rsidRPr="009756F9">
        <w:rPr>
          <w:b/>
        </w:rPr>
        <w:t>7</w:t>
      </w:r>
      <w:r w:rsidRPr="009756F9">
        <w:t>:40180.</w:t>
      </w:r>
    </w:p>
    <w:p w14:paraId="0FFF622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8.</w:t>
      </w:r>
      <w:r w:rsidRPr="009756F9">
        <w:tab/>
        <w:t xml:space="preserve">Corr R, Glier S, Bizzell J, Pelletier-Baldelli A, Campbell A, Killian-Farrell C, Belger A: </w:t>
      </w:r>
      <w:r w:rsidRPr="009756F9">
        <w:rPr>
          <w:b/>
        </w:rPr>
        <w:t>Triple Network Functional Connectivity During Acute Stress in Adolescents and the Influence of Polyvictimization</w:t>
      </w:r>
      <w:r w:rsidRPr="009756F9">
        <w:t xml:space="preserve">. </w:t>
      </w:r>
      <w:r w:rsidRPr="009756F9">
        <w:rPr>
          <w:i/>
        </w:rPr>
        <w:t xml:space="preserve">Biol Psychiatry Cogn </w:t>
      </w:r>
      <w:r w:rsidRPr="009756F9">
        <w:rPr>
          <w:i/>
        </w:rPr>
        <w:lastRenderedPageBreak/>
        <w:t xml:space="preserve">Neurosci Neuroimaging </w:t>
      </w:r>
      <w:r w:rsidRPr="009756F9">
        <w:t xml:space="preserve">2022, </w:t>
      </w:r>
      <w:r w:rsidRPr="009756F9">
        <w:rPr>
          <w:b/>
        </w:rPr>
        <w:t>7</w:t>
      </w:r>
      <w:r w:rsidRPr="009756F9">
        <w:t>(9):867-875.</w:t>
      </w:r>
    </w:p>
    <w:p w14:paraId="73C3381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59.</w:t>
      </w:r>
      <w:r w:rsidRPr="009756F9">
        <w:tab/>
        <w:t xml:space="preserve">Dahm AS, Schmierer P, Veer IM, Streit F, Gorgen A, Kruschwitz J, Wust S, Kirsch P, Walter H, Erk S: </w:t>
      </w:r>
      <w:r w:rsidRPr="009756F9">
        <w:rPr>
          <w:b/>
        </w:rPr>
        <w:t>The burden of conscientiousness? Examining brain activation and cortisol response during social evaluative stress</w:t>
      </w:r>
      <w:r w:rsidRPr="009756F9">
        <w:t xml:space="preserve">. </w:t>
      </w:r>
      <w:r w:rsidRPr="009756F9">
        <w:rPr>
          <w:i/>
        </w:rPr>
        <w:t xml:space="preserve">Psychoneuroendocrinology </w:t>
      </w:r>
      <w:r w:rsidRPr="009756F9">
        <w:t xml:space="preserve">2017, </w:t>
      </w:r>
      <w:r w:rsidRPr="009756F9">
        <w:rPr>
          <w:b/>
        </w:rPr>
        <w:t>78</w:t>
      </w:r>
      <w:r w:rsidRPr="009756F9">
        <w:t>:48-56.</w:t>
      </w:r>
    </w:p>
    <w:p w14:paraId="7ADF2F5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0.</w:t>
      </w:r>
      <w:r w:rsidRPr="009756F9">
        <w:tab/>
        <w:t xml:space="preserve">Fan Y, Pestke K, Feeser M, Aust S, Pruessner JC, Böker H, Bajbouj M, Grimm S: </w:t>
      </w:r>
      <w:r w:rsidRPr="009756F9">
        <w:rPr>
          <w:b/>
        </w:rPr>
        <w:t>Amygdala-Hippocampal Connectivity Changes During Acute Psychosocial Stress: Joint Effect of Early Life Stress and Oxytocin</w:t>
      </w:r>
      <w:r w:rsidRPr="009756F9">
        <w:t xml:space="preserve">. </w:t>
      </w:r>
      <w:r w:rsidRPr="009756F9">
        <w:rPr>
          <w:i/>
        </w:rPr>
        <w:t xml:space="preserve">Neuropsychopharmacology : official publication of the American College of Neuropsychopharmacology </w:t>
      </w:r>
      <w:r w:rsidRPr="009756F9">
        <w:t xml:space="preserve">2015, </w:t>
      </w:r>
      <w:r w:rsidRPr="009756F9">
        <w:rPr>
          <w:b/>
        </w:rPr>
        <w:t>40</w:t>
      </w:r>
      <w:r w:rsidRPr="009756F9">
        <w:t>(12):2736-2744.</w:t>
      </w:r>
    </w:p>
    <w:p w14:paraId="6B0F2BB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1.</w:t>
      </w:r>
      <w:r w:rsidRPr="009756F9">
        <w:tab/>
        <w:t xml:space="preserve">Goodman AM, Wheelock MD, Harnett NG, Mrug S, Granger DA, Knight DC: </w:t>
      </w:r>
      <w:r w:rsidRPr="009756F9">
        <w:rPr>
          <w:b/>
        </w:rPr>
        <w:t>The hippocampal response to psychosocial stress varies with salivary uric acid level</w:t>
      </w:r>
      <w:r w:rsidRPr="009756F9">
        <w:t xml:space="preserve">. </w:t>
      </w:r>
      <w:r w:rsidRPr="009756F9">
        <w:rPr>
          <w:i/>
        </w:rPr>
        <w:t xml:space="preserve">Neuroscience </w:t>
      </w:r>
      <w:r w:rsidRPr="009756F9">
        <w:t xml:space="preserve">2016, </w:t>
      </w:r>
      <w:r w:rsidRPr="009756F9">
        <w:rPr>
          <w:b/>
        </w:rPr>
        <w:t>339</w:t>
      </w:r>
      <w:r w:rsidRPr="009756F9">
        <w:t>:396-401.</w:t>
      </w:r>
    </w:p>
    <w:p w14:paraId="20C7A2B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2.</w:t>
      </w:r>
      <w:r w:rsidRPr="009756F9">
        <w:tab/>
        <w:t xml:space="preserve">Goodman AM, Harnett NG, Wheelock MD, Hurst DR, Orem TR, Gossett EW, Dunaway CA, Mrug S, Knight DC: </w:t>
      </w:r>
      <w:r w:rsidRPr="009756F9">
        <w:rPr>
          <w:b/>
        </w:rPr>
        <w:t>Anticipatory prefrontal cortex activity underlies stress-induced changes in Pavlovian fear conditioning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8, </w:t>
      </w:r>
      <w:r w:rsidRPr="009756F9">
        <w:rPr>
          <w:b/>
        </w:rPr>
        <w:t>174</w:t>
      </w:r>
      <w:r w:rsidRPr="009756F9">
        <w:t>:237-247.</w:t>
      </w:r>
    </w:p>
    <w:p w14:paraId="0F2C834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3.</w:t>
      </w:r>
      <w:r w:rsidRPr="009756F9">
        <w:tab/>
        <w:t xml:space="preserve">Grande LA, Olsavsky AK, Erhart A, Dufford AJ, Tribble R, Phan KL, Kim P: </w:t>
      </w:r>
      <w:r w:rsidRPr="009756F9">
        <w:rPr>
          <w:b/>
        </w:rPr>
        <w:t>Postpartum Stress and Neural Regulation of Emotion among First-Time Mothers</w:t>
      </w:r>
      <w:r w:rsidRPr="009756F9">
        <w:t xml:space="preserve">. </w:t>
      </w:r>
      <w:r w:rsidRPr="009756F9">
        <w:rPr>
          <w:i/>
        </w:rPr>
        <w:t xml:space="preserve">Cogn Affect Behav Neurosci </w:t>
      </w:r>
      <w:r w:rsidRPr="009756F9">
        <w:t xml:space="preserve">2021, </w:t>
      </w:r>
      <w:r w:rsidRPr="009756F9">
        <w:rPr>
          <w:b/>
        </w:rPr>
        <w:t>21</w:t>
      </w:r>
      <w:r w:rsidRPr="009756F9">
        <w:t>(5):1066-1082.</w:t>
      </w:r>
    </w:p>
    <w:p w14:paraId="7103518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4.</w:t>
      </w:r>
      <w:r w:rsidRPr="009756F9">
        <w:tab/>
        <w:t xml:space="preserve">Harms MB, Birn R, Provencal N, Wiechmann T, Binder EB, Giakas SW, Roeber BJ, Pollak SD: </w:t>
      </w:r>
      <w:r w:rsidRPr="009756F9">
        <w:rPr>
          <w:b/>
        </w:rPr>
        <w:t>Early life stress, FK506 binding protein 5 gene (FKBP5) methylation, and inhibition-related prefrontal function: A prospective longitudinal study</w:t>
      </w:r>
      <w:r w:rsidRPr="009756F9">
        <w:t xml:space="preserve">. </w:t>
      </w:r>
      <w:r w:rsidRPr="009756F9">
        <w:rPr>
          <w:i/>
        </w:rPr>
        <w:t xml:space="preserve">Dev Psychopathol </w:t>
      </w:r>
      <w:r w:rsidRPr="009756F9">
        <w:t xml:space="preserve">2017, </w:t>
      </w:r>
      <w:r w:rsidRPr="009756F9">
        <w:rPr>
          <w:b/>
        </w:rPr>
        <w:t>29</w:t>
      </w:r>
      <w:r w:rsidRPr="009756F9">
        <w:t>(5):1895-1903.</w:t>
      </w:r>
    </w:p>
    <w:p w14:paraId="25A5F15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5.</w:t>
      </w:r>
      <w:r w:rsidRPr="009756F9">
        <w:tab/>
        <w:t xml:space="preserve">Henze GI, Rosenbaum D, Bärtl C, Laicher H, Konzok J, Kudielka BM, Fallgatter AJ, Wüst S, Ehlis AC, Kreuzpointner L: </w:t>
      </w:r>
      <w:r w:rsidRPr="009756F9">
        <w:rPr>
          <w:b/>
        </w:rPr>
        <w:t>Comparing two psychosocial stress paradigms for imaging environments - ScanSTRESS and fNIRS-TSST: Correlation structures between stress responses</w:t>
      </w:r>
      <w:r w:rsidRPr="009756F9">
        <w:t xml:space="preserve">. </w:t>
      </w:r>
      <w:r w:rsidRPr="009756F9">
        <w:rPr>
          <w:i/>
        </w:rPr>
        <w:t xml:space="preserve">Behav Brain Res </w:t>
      </w:r>
      <w:r w:rsidRPr="009756F9">
        <w:t xml:space="preserve">2023, </w:t>
      </w:r>
      <w:r w:rsidRPr="009756F9">
        <w:rPr>
          <w:b/>
        </w:rPr>
        <w:t>436</w:t>
      </w:r>
      <w:r w:rsidRPr="009756F9">
        <w:t>:114080.</w:t>
      </w:r>
    </w:p>
    <w:p w14:paraId="43F363C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6.</w:t>
      </w:r>
      <w:r w:rsidRPr="009756F9">
        <w:tab/>
        <w:t xml:space="preserve">Kim H, Jeon MJ, Seong G, Jung YC, Park JY, Lee D: </w:t>
      </w:r>
      <w:r w:rsidRPr="009756F9">
        <w:rPr>
          <w:b/>
        </w:rPr>
        <w:t>Functional connectivity of the amygdala in relation to high stress and low mindfulness</w:t>
      </w:r>
      <w:r w:rsidRPr="009756F9">
        <w:t xml:space="preserve">. </w:t>
      </w:r>
      <w:r w:rsidRPr="009756F9">
        <w:rPr>
          <w:i/>
        </w:rPr>
        <w:t xml:space="preserve">Neurosci Lett </w:t>
      </w:r>
      <w:r w:rsidRPr="009756F9">
        <w:t xml:space="preserve">2024, </w:t>
      </w:r>
      <w:r w:rsidRPr="009756F9">
        <w:rPr>
          <w:b/>
        </w:rPr>
        <w:t>842</w:t>
      </w:r>
      <w:r w:rsidRPr="009756F9">
        <w:t>:137985.</w:t>
      </w:r>
    </w:p>
    <w:p w14:paraId="2A3DCBC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7.</w:t>
      </w:r>
      <w:r w:rsidRPr="009756F9">
        <w:tab/>
        <w:t xml:space="preserve">Kruse O, Tapia Leon I, Stalder T, Stark R, Klucken T: </w:t>
      </w:r>
      <w:r w:rsidRPr="009756F9">
        <w:rPr>
          <w:b/>
        </w:rPr>
        <w:t>Altered reward learning and hippocampal connectivity following psychosocial stres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8, </w:t>
      </w:r>
      <w:r w:rsidRPr="009756F9">
        <w:rPr>
          <w:b/>
        </w:rPr>
        <w:t>171</w:t>
      </w:r>
      <w:r w:rsidRPr="009756F9">
        <w:t>:15-25.</w:t>
      </w:r>
    </w:p>
    <w:p w14:paraId="53D2E26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8.</w:t>
      </w:r>
      <w:r w:rsidRPr="009756F9">
        <w:tab/>
        <w:t>Lee D, Kim W, Lee JE, Lee J, Kim YT, Lee SK, Oh SS, Park KS, Koh SB, Kim C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Changes in intrinsic functional brain connectivity related to occupational stress of firefighters</w:t>
      </w:r>
      <w:r w:rsidRPr="009756F9">
        <w:t xml:space="preserve">. </w:t>
      </w:r>
      <w:r w:rsidRPr="009756F9">
        <w:rPr>
          <w:i/>
        </w:rPr>
        <w:t xml:space="preserve">Psychiatry Res </w:t>
      </w:r>
      <w:r w:rsidRPr="009756F9">
        <w:t xml:space="preserve">2022, </w:t>
      </w:r>
      <w:r w:rsidRPr="009756F9">
        <w:rPr>
          <w:b/>
        </w:rPr>
        <w:t>314</w:t>
      </w:r>
      <w:r w:rsidRPr="009756F9">
        <w:t>:114688.</w:t>
      </w:r>
    </w:p>
    <w:p w14:paraId="70DA859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69.</w:t>
      </w:r>
      <w:r w:rsidRPr="009756F9">
        <w:tab/>
        <w:t>Ma Y, Kochunov P, Kvarta MD, LeGates T, Adhikari BM, Chiappelli J, van der Vaart A, Goldwaser EL, Bruce H, Hatch KS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Reciprocal relationships between stress and depressive symptoms: the essential role of the nucleus accumbens</w:t>
      </w:r>
      <w:r w:rsidRPr="009756F9">
        <w:t xml:space="preserve">. </w:t>
      </w:r>
      <w:r w:rsidRPr="009756F9">
        <w:rPr>
          <w:i/>
        </w:rPr>
        <w:t xml:space="preserve">Psychological medicine </w:t>
      </w:r>
      <w:r w:rsidRPr="009756F9">
        <w:t xml:space="preserve">2024, </w:t>
      </w:r>
      <w:r w:rsidRPr="009756F9">
        <w:rPr>
          <w:b/>
        </w:rPr>
        <w:t>54</w:t>
      </w:r>
      <w:r w:rsidRPr="009756F9">
        <w:t>(5):1045-1056.</w:t>
      </w:r>
    </w:p>
    <w:p w14:paraId="51362FD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0.</w:t>
      </w:r>
      <w:r w:rsidRPr="009756F9">
        <w:tab/>
        <w:t xml:space="preserve">Martin-Perez C, Contreras-Rodriguez O, Vilar-Lopez R, Verdejo-Garcia A: </w:t>
      </w:r>
      <w:r w:rsidRPr="009756F9">
        <w:rPr>
          <w:b/>
        </w:rPr>
        <w:t>Hypothalamic Networks in Adolescents With Excess Weight: Stress-</w:t>
      </w:r>
      <w:r w:rsidRPr="009756F9">
        <w:rPr>
          <w:b/>
        </w:rPr>
        <w:lastRenderedPageBreak/>
        <w:t>Related Connectivity and Associations With Emotional Eating</w:t>
      </w:r>
      <w:r w:rsidRPr="009756F9">
        <w:t xml:space="preserve">. </w:t>
      </w:r>
      <w:r w:rsidRPr="009756F9">
        <w:rPr>
          <w:i/>
        </w:rPr>
        <w:t xml:space="preserve">J Am Acad Child Adolesc Psychiatry </w:t>
      </w:r>
      <w:r w:rsidRPr="009756F9">
        <w:t xml:space="preserve">2019, </w:t>
      </w:r>
      <w:r w:rsidRPr="009756F9">
        <w:rPr>
          <w:b/>
        </w:rPr>
        <w:t>58</w:t>
      </w:r>
      <w:r w:rsidRPr="009756F9">
        <w:t>(2):211-220 e215.</w:t>
      </w:r>
    </w:p>
    <w:p w14:paraId="3E973F3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1.</w:t>
      </w:r>
      <w:r w:rsidRPr="009756F9">
        <w:tab/>
        <w:t xml:space="preserve">Meine LE, Meier J, Meyer B, Wessa M: </w:t>
      </w:r>
      <w:r w:rsidRPr="009756F9">
        <w:rPr>
          <w:b/>
        </w:rPr>
        <w:t>Don't stress, it's under control: Neural correlates of stressor controllability in human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1, </w:t>
      </w:r>
      <w:r w:rsidRPr="009756F9">
        <w:rPr>
          <w:b/>
        </w:rPr>
        <w:t>245</w:t>
      </w:r>
      <w:r w:rsidRPr="009756F9">
        <w:t>:118701.</w:t>
      </w:r>
    </w:p>
    <w:p w14:paraId="442BDFB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2.</w:t>
      </w:r>
      <w:r w:rsidRPr="009756F9">
        <w:tab/>
        <w:t xml:space="preserve">Metz S, Aust S, Fan Y, Bonke L, Harki Z, Gartner M, Bajbouj M, Grimm S: </w:t>
      </w:r>
      <w:r w:rsidRPr="009756F9">
        <w:rPr>
          <w:b/>
        </w:rPr>
        <w:t>The influence of early life stress on the integration of emotion and working memory</w:t>
      </w:r>
      <w:r w:rsidRPr="009756F9">
        <w:t xml:space="preserve">. </w:t>
      </w:r>
      <w:r w:rsidRPr="009756F9">
        <w:rPr>
          <w:i/>
        </w:rPr>
        <w:t xml:space="preserve">Behavioural brain research </w:t>
      </w:r>
      <w:r w:rsidRPr="009756F9">
        <w:t xml:space="preserve">2018, </w:t>
      </w:r>
      <w:r w:rsidRPr="009756F9">
        <w:rPr>
          <w:b/>
        </w:rPr>
        <w:t>339</w:t>
      </w:r>
      <w:r w:rsidRPr="009756F9">
        <w:t>:179-185.</w:t>
      </w:r>
    </w:p>
    <w:p w14:paraId="68603AB6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3.</w:t>
      </w:r>
      <w:r w:rsidRPr="009756F9">
        <w:tab/>
        <w:t xml:space="preserve">Niehaus CE, Chaplin TM, Goncalves SF, Semelsberger R, Thompson JC: </w:t>
      </w:r>
      <w:r w:rsidRPr="009756F9">
        <w:rPr>
          <w:b/>
        </w:rPr>
        <w:t>Maternal stress and adolescent brain structure and function</w:t>
      </w:r>
      <w:r w:rsidRPr="009756F9">
        <w:t xml:space="preserve">. </w:t>
      </w:r>
      <w:r w:rsidRPr="009756F9">
        <w:rPr>
          <w:i/>
        </w:rPr>
        <w:t xml:space="preserve">Brain Behav </w:t>
      </w:r>
      <w:r w:rsidRPr="009756F9">
        <w:t xml:space="preserve">2019, </w:t>
      </w:r>
      <w:r w:rsidRPr="009756F9">
        <w:rPr>
          <w:b/>
        </w:rPr>
        <w:t>9</w:t>
      </w:r>
      <w:r w:rsidRPr="009756F9">
        <w:t>(6):e01311.</w:t>
      </w:r>
    </w:p>
    <w:p w14:paraId="17DBB28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4.</w:t>
      </w:r>
      <w:r w:rsidRPr="009756F9">
        <w:tab/>
        <w:t xml:space="preserve">Pagliaccio D, Luby JL, Bogdan R, Agrawal A, Gaffrey MS, Belden AC, Botteron KN, Harms MP, Barch DM: </w:t>
      </w:r>
      <w:r w:rsidRPr="009756F9">
        <w:rPr>
          <w:b/>
        </w:rPr>
        <w:t>Amygdala functional connectivity, HPA axis genetic variation, and life stress in children and relations to anxiety and emotion regulation</w:t>
      </w:r>
      <w:r w:rsidRPr="009756F9">
        <w:t xml:space="preserve">. </w:t>
      </w:r>
      <w:r w:rsidRPr="009756F9">
        <w:rPr>
          <w:i/>
        </w:rPr>
        <w:t xml:space="preserve">Journal of abnormal psychology </w:t>
      </w:r>
      <w:r w:rsidRPr="009756F9">
        <w:t xml:space="preserve">2015, </w:t>
      </w:r>
      <w:r w:rsidRPr="009756F9">
        <w:rPr>
          <w:b/>
        </w:rPr>
        <w:t>124</w:t>
      </w:r>
      <w:r w:rsidRPr="009756F9">
        <w:t>(4):817-833.</w:t>
      </w:r>
    </w:p>
    <w:p w14:paraId="01AD9A5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5.</w:t>
      </w:r>
      <w:r w:rsidRPr="009756F9">
        <w:tab/>
        <w:t>Reinelt J, Uhlig M, Muller K, Lauckner ME, Kumral D, Schaare HL, Baczkowski BM, Babayan A, Erbey M, Roebbig J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Acute psychosocial stress alters thalamic network centrality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9, </w:t>
      </w:r>
      <w:r w:rsidRPr="009756F9">
        <w:rPr>
          <w:b/>
        </w:rPr>
        <w:t>199</w:t>
      </w:r>
      <w:r w:rsidRPr="009756F9">
        <w:t>:680-690.</w:t>
      </w:r>
    </w:p>
    <w:p w14:paraId="2AEA2D9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6.</w:t>
      </w:r>
      <w:r w:rsidRPr="009756F9">
        <w:tab/>
        <w:t xml:space="preserve">Rosada C, Lipka R, Metz S, Otte C, Heekeren H, Wingenfeld K: </w:t>
      </w:r>
      <w:r w:rsidRPr="009756F9">
        <w:rPr>
          <w:b/>
        </w:rPr>
        <w:t>Effects of stress-related neuromodulators on amygdala and hippocampus resting state functional connectivity</w:t>
      </w:r>
      <w:r w:rsidRPr="009756F9">
        <w:t xml:space="preserve">. </w:t>
      </w:r>
      <w:r w:rsidRPr="009756F9">
        <w:rPr>
          <w:i/>
        </w:rPr>
        <w:t xml:space="preserve">J Psychopharmacol </w:t>
      </w:r>
      <w:r w:rsidRPr="009756F9">
        <w:t xml:space="preserve">2024, </w:t>
      </w:r>
      <w:r w:rsidRPr="009756F9">
        <w:rPr>
          <w:b/>
        </w:rPr>
        <w:t>38</w:t>
      </w:r>
      <w:r w:rsidRPr="009756F9">
        <w:t>(7):604-614.</w:t>
      </w:r>
    </w:p>
    <w:p w14:paraId="57088C3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7.</w:t>
      </w:r>
      <w:r w:rsidRPr="009756F9">
        <w:tab/>
        <w:t xml:space="preserve">Sevinc G, Holzel BK, Hashmi J, Greenberg J, McCallister A, Treadway M, Schneider ML, Dusek JA, Carmody J, Lazar SW: </w:t>
      </w:r>
      <w:r w:rsidRPr="009756F9">
        <w:rPr>
          <w:b/>
        </w:rPr>
        <w:t>Common and Dissociable Neural Activity After Mindfulness-Based Stress Reduction and Relaxation Response Programs</w:t>
      </w:r>
      <w:r w:rsidRPr="009756F9">
        <w:t xml:space="preserve">. </w:t>
      </w:r>
      <w:r w:rsidRPr="009756F9">
        <w:rPr>
          <w:i/>
        </w:rPr>
        <w:t xml:space="preserve">Psychosom Med </w:t>
      </w:r>
      <w:r w:rsidRPr="009756F9">
        <w:t xml:space="preserve">2018, </w:t>
      </w:r>
      <w:r w:rsidRPr="009756F9">
        <w:rPr>
          <w:b/>
        </w:rPr>
        <w:t>80</w:t>
      </w:r>
      <w:r w:rsidRPr="009756F9">
        <w:t>(5):439-451.</w:t>
      </w:r>
    </w:p>
    <w:p w14:paraId="1FB71A3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8.</w:t>
      </w:r>
      <w:r w:rsidRPr="009756F9">
        <w:tab/>
        <w:t xml:space="preserve">Shields GS, McCullough AM, Ritchey M, Ranganath C, Yonelinas AP: </w:t>
      </w:r>
      <w:r w:rsidRPr="009756F9">
        <w:rPr>
          <w:b/>
        </w:rPr>
        <w:t>Stress and the medial temporal lobe at rest: Functional connectivity is associated with both memory and cortisol</w:t>
      </w:r>
      <w:r w:rsidRPr="009756F9">
        <w:t xml:space="preserve">. </w:t>
      </w:r>
      <w:r w:rsidRPr="009756F9">
        <w:rPr>
          <w:i/>
        </w:rPr>
        <w:t xml:space="preserve">Psychoneuroendocrinology </w:t>
      </w:r>
      <w:r w:rsidRPr="009756F9">
        <w:t xml:space="preserve">2019, </w:t>
      </w:r>
      <w:r w:rsidRPr="009756F9">
        <w:rPr>
          <w:b/>
        </w:rPr>
        <w:t>106</w:t>
      </w:r>
      <w:r w:rsidRPr="009756F9">
        <w:t>:138-146.</w:t>
      </w:r>
    </w:p>
    <w:p w14:paraId="62DF57E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79.</w:t>
      </w:r>
      <w:r w:rsidRPr="009756F9">
        <w:tab/>
        <w:t xml:space="preserve">Sinha R, Lacadie CM, Constable RT, Seo D: </w:t>
      </w:r>
      <w:r w:rsidRPr="009756F9">
        <w:rPr>
          <w:b/>
        </w:rPr>
        <w:t>Dynamic neural activity during stress signals resilient coping</w:t>
      </w:r>
      <w:r w:rsidRPr="009756F9">
        <w:t xml:space="preserve">. </w:t>
      </w:r>
      <w:r w:rsidRPr="009756F9">
        <w:rPr>
          <w:i/>
        </w:rPr>
        <w:t xml:space="preserve">Proc Natl Acad Sci U S A </w:t>
      </w:r>
      <w:r w:rsidRPr="009756F9">
        <w:t xml:space="preserve">2016, </w:t>
      </w:r>
      <w:r w:rsidRPr="009756F9">
        <w:rPr>
          <w:b/>
        </w:rPr>
        <w:t>113</w:t>
      </w:r>
      <w:r w:rsidRPr="009756F9">
        <w:t>(31):8837-8842.</w:t>
      </w:r>
    </w:p>
    <w:p w14:paraId="59C8285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0.</w:t>
      </w:r>
      <w:r w:rsidRPr="009756F9">
        <w:tab/>
        <w:t xml:space="preserve">Sokołowski A, Folkierska-Żukowska M, Jednoróg K, Wypych M, Dragan W: </w:t>
      </w:r>
      <w:r w:rsidRPr="009756F9">
        <w:rPr>
          <w:b/>
        </w:rPr>
        <w:t>It is Not (Always) the Mismatch That Beats You-On the Relationship Between Interaction of Early and Recent Life Stress and Emotion Regulation, an fMRI Study</w:t>
      </w:r>
      <w:r w:rsidRPr="009756F9">
        <w:t xml:space="preserve">. </w:t>
      </w:r>
      <w:r w:rsidRPr="009756F9">
        <w:rPr>
          <w:i/>
        </w:rPr>
        <w:t xml:space="preserve">Brain Topogr </w:t>
      </w:r>
      <w:r w:rsidRPr="009756F9">
        <w:t xml:space="preserve">2022, </w:t>
      </w:r>
      <w:r w:rsidRPr="009756F9">
        <w:rPr>
          <w:b/>
        </w:rPr>
        <w:t>35</w:t>
      </w:r>
      <w:r w:rsidRPr="009756F9">
        <w:t>(2):219-231.</w:t>
      </w:r>
    </w:p>
    <w:p w14:paraId="3E40D1A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1.</w:t>
      </w:r>
      <w:r w:rsidRPr="009756F9">
        <w:tab/>
        <w:t xml:space="preserve">Spencer C, Mill RD, Bhanji JP, Delgado MR, Cole MW, Tricomi E: </w:t>
      </w:r>
      <w:r w:rsidRPr="009756F9">
        <w:rPr>
          <w:b/>
        </w:rPr>
        <w:t>Acute psychosocial stress modulates neural and behavioral substrates of cognitive control</w:t>
      </w:r>
      <w:r w:rsidRPr="009756F9">
        <w:t xml:space="preserve">. </w:t>
      </w:r>
      <w:r w:rsidRPr="009756F9">
        <w:rPr>
          <w:i/>
        </w:rPr>
        <w:t xml:space="preserve">Human brain mapping </w:t>
      </w:r>
      <w:r w:rsidRPr="009756F9">
        <w:t xml:space="preserve">2024, </w:t>
      </w:r>
      <w:r w:rsidRPr="009756F9">
        <w:rPr>
          <w:b/>
        </w:rPr>
        <w:t>45</w:t>
      </w:r>
      <w:r w:rsidRPr="009756F9">
        <w:t>(8):e26716.</w:t>
      </w:r>
    </w:p>
    <w:p w14:paraId="7784040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2.</w:t>
      </w:r>
      <w:r w:rsidRPr="009756F9">
        <w:tab/>
        <w:t>Taren AA, Gianaros PJ, Greco CM, Lindsay EK, Fairgrieve A, Brown KW, Rosen RK, Ferris JL, Julson E, Marsland AL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Mindfulness meditation training alters stress-related amygdala resting state functional connectivity: a randomized controlled trial</w:t>
      </w:r>
      <w:r w:rsidRPr="009756F9">
        <w:t xml:space="preserve">. </w:t>
      </w:r>
      <w:r w:rsidRPr="009756F9">
        <w:rPr>
          <w:i/>
        </w:rPr>
        <w:t xml:space="preserve">Soc Cogn Affect Neurosci </w:t>
      </w:r>
      <w:r w:rsidRPr="009756F9">
        <w:t xml:space="preserve">2015, </w:t>
      </w:r>
      <w:r w:rsidRPr="009756F9">
        <w:rPr>
          <w:b/>
        </w:rPr>
        <w:t>10</w:t>
      </w:r>
      <w:r w:rsidRPr="009756F9">
        <w:t>(12):1758-</w:t>
      </w:r>
      <w:r w:rsidRPr="009756F9">
        <w:lastRenderedPageBreak/>
        <w:t>1768.</w:t>
      </w:r>
    </w:p>
    <w:p w14:paraId="761AC31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3.</w:t>
      </w:r>
      <w:r w:rsidRPr="009756F9">
        <w:tab/>
        <w:t xml:space="preserve">Tomova L, Majdandžic J, Hummer A, Windischberger C, Heinrichs M, Lamm C: </w:t>
      </w:r>
      <w:r w:rsidRPr="009756F9">
        <w:rPr>
          <w:b/>
        </w:rPr>
        <w:t>Increased neural responses to empathy for pain might explain how acute stress increases prosociality</w:t>
      </w:r>
      <w:r w:rsidRPr="009756F9">
        <w:t xml:space="preserve">. </w:t>
      </w:r>
      <w:r w:rsidRPr="009756F9">
        <w:rPr>
          <w:i/>
        </w:rPr>
        <w:t xml:space="preserve">Soc Cogn Affect Neurosci </w:t>
      </w:r>
      <w:r w:rsidRPr="009756F9">
        <w:t xml:space="preserve">2017, </w:t>
      </w:r>
      <w:r w:rsidRPr="009756F9">
        <w:rPr>
          <w:b/>
        </w:rPr>
        <w:t>12</w:t>
      </w:r>
      <w:r w:rsidRPr="009756F9">
        <w:t>(3):401-408.</w:t>
      </w:r>
    </w:p>
    <w:p w14:paraId="414B2CD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4.</w:t>
      </w:r>
      <w:r w:rsidRPr="009756F9">
        <w:tab/>
        <w:t xml:space="preserve">Tomova L, Saxe R, Klobl M, Lanzenberger R, Lamm C: </w:t>
      </w:r>
      <w:r w:rsidRPr="009756F9">
        <w:rPr>
          <w:b/>
        </w:rPr>
        <w:t>Acute stress alters neural patterns of value representation for other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0, </w:t>
      </w:r>
      <w:r w:rsidRPr="009756F9">
        <w:rPr>
          <w:b/>
        </w:rPr>
        <w:t>209</w:t>
      </w:r>
      <w:r w:rsidRPr="009756F9">
        <w:t>:116497.</w:t>
      </w:r>
    </w:p>
    <w:p w14:paraId="0700148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5.</w:t>
      </w:r>
      <w:r w:rsidRPr="009756F9">
        <w:tab/>
        <w:t>Uhlig M, Reinelt JD, Lauckner ME, Kumral D, Schaare HL, Mildner T, Babayan A, Moller HE, Engert V, Villringer A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Rapid volumetric brain changes after acute psychosocial stres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23, </w:t>
      </w:r>
      <w:r w:rsidRPr="009756F9">
        <w:rPr>
          <w:b/>
        </w:rPr>
        <w:t>265</w:t>
      </w:r>
      <w:r w:rsidRPr="009756F9">
        <w:t>:119760.</w:t>
      </w:r>
    </w:p>
    <w:p w14:paraId="4BC2804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6.</w:t>
      </w:r>
      <w:r w:rsidRPr="009756F9">
        <w:tab/>
        <w:t xml:space="preserve">Uy JP, Galván A: </w:t>
      </w:r>
      <w:r w:rsidRPr="009756F9">
        <w:rPr>
          <w:b/>
        </w:rPr>
        <w:t>Acute stress increases risky decisions and dampens prefrontal activation among adolescent boys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7, </w:t>
      </w:r>
      <w:r w:rsidRPr="009756F9">
        <w:rPr>
          <w:b/>
        </w:rPr>
        <w:t>146</w:t>
      </w:r>
      <w:r w:rsidRPr="009756F9">
        <w:t>:679-689.</w:t>
      </w:r>
    </w:p>
    <w:p w14:paraId="5C15B5D9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7.</w:t>
      </w:r>
      <w:r w:rsidRPr="009756F9">
        <w:tab/>
        <w:t xml:space="preserve">Vidal-Ribas P, Benson B, Vitale AD, Keren H, Harrewijn A, Fox NA, Pine DS, Stringaris A: </w:t>
      </w:r>
      <w:r w:rsidRPr="009756F9">
        <w:rPr>
          <w:b/>
        </w:rPr>
        <w:t>Bidirectional Associations Between Stress and Reward Processing in Children and Adolescents: A Longitudinal Neuroimaging Study</w:t>
      </w:r>
      <w:r w:rsidRPr="009756F9">
        <w:t xml:space="preserve">. </w:t>
      </w:r>
      <w:r w:rsidRPr="009756F9">
        <w:rPr>
          <w:i/>
        </w:rPr>
        <w:t xml:space="preserve">Biol Psychiatry Cogn Neurosci Neuroimaging </w:t>
      </w:r>
      <w:r w:rsidRPr="009756F9">
        <w:t xml:space="preserve">2019, </w:t>
      </w:r>
      <w:r w:rsidRPr="009756F9">
        <w:rPr>
          <w:b/>
        </w:rPr>
        <w:t>4</w:t>
      </w:r>
      <w:r w:rsidRPr="009756F9">
        <w:t>(10):893-901.</w:t>
      </w:r>
    </w:p>
    <w:p w14:paraId="00EE0659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8.</w:t>
      </w:r>
      <w:r w:rsidRPr="009756F9">
        <w:tab/>
        <w:t>Yamamoto T, Toki S, Siegle GJ, Takamura M, Takaishi Y, Yoshimura S, Okada G, Matsumoto T, Nakao T, Muranaka H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Increased amygdala reactivity following early life stress: a potential resilience enhancer role</w:t>
      </w:r>
      <w:r w:rsidRPr="009756F9">
        <w:t xml:space="preserve">. </w:t>
      </w:r>
      <w:r w:rsidRPr="009756F9">
        <w:rPr>
          <w:i/>
        </w:rPr>
        <w:t xml:space="preserve">BMC psychiatry </w:t>
      </w:r>
      <w:r w:rsidRPr="009756F9">
        <w:t xml:space="preserve">2017, </w:t>
      </w:r>
      <w:r w:rsidRPr="009756F9">
        <w:rPr>
          <w:b/>
        </w:rPr>
        <w:t>17</w:t>
      </w:r>
      <w:r w:rsidRPr="009756F9">
        <w:t>(1):27.</w:t>
      </w:r>
    </w:p>
    <w:p w14:paraId="59C83CE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89.</w:t>
      </w:r>
      <w:r w:rsidRPr="009756F9">
        <w:tab/>
        <w:t xml:space="preserve">Zschucke E, Renneberg B, Dimeo F, Wustenberg T, Strohle A: </w:t>
      </w:r>
      <w:r w:rsidRPr="009756F9">
        <w:rPr>
          <w:b/>
        </w:rPr>
        <w:t>The stress-buffering effect of acute exercise: Evidence for HPA axis negative feedback</w:t>
      </w:r>
      <w:r w:rsidRPr="009756F9">
        <w:t xml:space="preserve">. </w:t>
      </w:r>
      <w:r w:rsidRPr="009756F9">
        <w:rPr>
          <w:i/>
        </w:rPr>
        <w:t xml:space="preserve">Psychoneuroendocrinology </w:t>
      </w:r>
      <w:r w:rsidRPr="009756F9">
        <w:t xml:space="preserve">2015, </w:t>
      </w:r>
      <w:r w:rsidRPr="009756F9">
        <w:rPr>
          <w:b/>
        </w:rPr>
        <w:t>51</w:t>
      </w:r>
      <w:r w:rsidRPr="009756F9">
        <w:t>:414-425.</w:t>
      </w:r>
    </w:p>
    <w:p w14:paraId="2836134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0.</w:t>
      </w:r>
      <w:r w:rsidRPr="009756F9">
        <w:tab/>
        <w:t xml:space="preserve">Akerstedt T, Lekander M, Nilsonne G, Tamm S, d'Onofrio P, Kecklund G, Fischer H, Schwarz J, Petrovic P, Mansson KNT: </w:t>
      </w:r>
      <w:r w:rsidRPr="009756F9">
        <w:rPr>
          <w:b/>
        </w:rPr>
        <w:t>Gray Matter Volume Correlates of Sleepiness: A Voxel-Based Morphometry Study in Younger and Older Adults</w:t>
      </w:r>
      <w:r w:rsidRPr="009756F9">
        <w:t xml:space="preserve">. </w:t>
      </w:r>
      <w:r w:rsidRPr="009756F9">
        <w:rPr>
          <w:i/>
        </w:rPr>
        <w:t xml:space="preserve">Nat Sci Sleep </w:t>
      </w:r>
      <w:r w:rsidRPr="009756F9">
        <w:t xml:space="preserve">2020, </w:t>
      </w:r>
      <w:r w:rsidRPr="009756F9">
        <w:rPr>
          <w:b/>
        </w:rPr>
        <w:t>12</w:t>
      </w:r>
      <w:r w:rsidRPr="009756F9">
        <w:t>:289-298.</w:t>
      </w:r>
    </w:p>
    <w:p w14:paraId="6F0103F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1.</w:t>
      </w:r>
      <w:r w:rsidRPr="009756F9">
        <w:tab/>
        <w:t xml:space="preserve">Alsameen M, DiFrancesco MW, Drummond SPA, Franzen PL, Beebe DW: </w:t>
      </w:r>
      <w:r w:rsidRPr="009756F9">
        <w:rPr>
          <w:b/>
        </w:rPr>
        <w:t>Neuronal activation and performance changes in working memory induced by chronic sleep restriction in adolescents</w:t>
      </w:r>
      <w:r w:rsidRPr="009756F9">
        <w:t xml:space="preserve">. </w:t>
      </w:r>
      <w:r w:rsidRPr="009756F9">
        <w:rPr>
          <w:i/>
        </w:rPr>
        <w:t xml:space="preserve">J Sleep Res </w:t>
      </w:r>
      <w:r w:rsidRPr="009756F9">
        <w:t xml:space="preserve">2021, </w:t>
      </w:r>
      <w:r w:rsidRPr="009756F9">
        <w:rPr>
          <w:b/>
        </w:rPr>
        <w:t>30</w:t>
      </w:r>
      <w:r w:rsidRPr="009756F9">
        <w:t>(5):e13304.</w:t>
      </w:r>
    </w:p>
    <w:p w14:paraId="7566857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2.</w:t>
      </w:r>
      <w:r w:rsidRPr="009756F9">
        <w:tab/>
        <w:t xml:space="preserve">Boes AD, Fischer D, Geerling JC, Bruss J, Saper CB, Fox MD: </w:t>
      </w:r>
      <w:r w:rsidRPr="009756F9">
        <w:rPr>
          <w:b/>
        </w:rPr>
        <w:t>Connectivity of sleep- and wake-promoting regions of the human hypothalamus observed during resting wakefulness</w:t>
      </w:r>
      <w:r w:rsidRPr="009756F9">
        <w:t xml:space="preserve">. </w:t>
      </w:r>
      <w:r w:rsidRPr="009756F9">
        <w:rPr>
          <w:i/>
        </w:rPr>
        <w:t xml:space="preserve">Sleep </w:t>
      </w:r>
      <w:r w:rsidRPr="009756F9">
        <w:t xml:space="preserve">2018, </w:t>
      </w:r>
      <w:r w:rsidRPr="009756F9">
        <w:rPr>
          <w:b/>
        </w:rPr>
        <w:t>41</w:t>
      </w:r>
      <w:r w:rsidRPr="009756F9">
        <w:t>(9).</w:t>
      </w:r>
    </w:p>
    <w:p w14:paraId="254EA70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3.</w:t>
      </w:r>
      <w:r w:rsidRPr="009756F9">
        <w:tab/>
        <w:t xml:space="preserve">Cai Y, Mai Z, Li M, Zhou X, Ma N: </w:t>
      </w:r>
      <w:r w:rsidRPr="009756F9">
        <w:rPr>
          <w:b/>
        </w:rPr>
        <w:t>Altered frontal connectivity after sleep deprivation predicts sustained attentional impairment: A resting-state functional magnetic resonance imaging study</w:t>
      </w:r>
      <w:r w:rsidRPr="009756F9">
        <w:t xml:space="preserve">. </w:t>
      </w:r>
      <w:r w:rsidRPr="009756F9">
        <w:rPr>
          <w:i/>
        </w:rPr>
        <w:t xml:space="preserve">J Sleep Res </w:t>
      </w:r>
      <w:r w:rsidRPr="009756F9">
        <w:t xml:space="preserve">2021, </w:t>
      </w:r>
      <w:r w:rsidRPr="009756F9">
        <w:rPr>
          <w:b/>
        </w:rPr>
        <w:t>30</w:t>
      </w:r>
      <w:r w:rsidRPr="009756F9">
        <w:t>(5):e13329.</w:t>
      </w:r>
    </w:p>
    <w:p w14:paraId="3DD4F9F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4.</w:t>
      </w:r>
      <w:r w:rsidRPr="009756F9">
        <w:tab/>
        <w:t>Chai Y, Fang Z, Yang FN, Xu S, Deng Y, Raine A, Wang J, Yu M, Basner M, Goel N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Two nights of recovery sleep restores hippocampal connectivity but not episodic memory after total sleep deprivation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20, </w:t>
      </w:r>
      <w:r w:rsidRPr="009756F9">
        <w:rPr>
          <w:b/>
        </w:rPr>
        <w:t>10</w:t>
      </w:r>
      <w:r w:rsidRPr="009756F9">
        <w:t>(1):8774.</w:t>
      </w:r>
    </w:p>
    <w:p w14:paraId="2D96E8B0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5.</w:t>
      </w:r>
      <w:r w:rsidRPr="009756F9">
        <w:tab/>
        <w:t xml:space="preserve">Fang Z, Spaeth AM, Ma N, Zhu S, Hu S, Goel N, Detre JA, Dinges DF, Rao H: </w:t>
      </w:r>
      <w:r w:rsidRPr="009756F9">
        <w:rPr>
          <w:b/>
        </w:rPr>
        <w:t xml:space="preserve">Altered salience network connectivity predicts macronutrient intake after </w:t>
      </w:r>
      <w:r w:rsidRPr="009756F9">
        <w:rPr>
          <w:b/>
        </w:rPr>
        <w:lastRenderedPageBreak/>
        <w:t>sleep deprivation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15, </w:t>
      </w:r>
      <w:r w:rsidRPr="009756F9">
        <w:rPr>
          <w:b/>
        </w:rPr>
        <w:t>5</w:t>
      </w:r>
      <w:r w:rsidRPr="009756F9">
        <w:t>:8215.</w:t>
      </w:r>
    </w:p>
    <w:p w14:paraId="17DB427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6.</w:t>
      </w:r>
      <w:r w:rsidRPr="009756F9">
        <w:tab/>
        <w:t xml:space="preserve">Feng P, Becker B, Feng T, Zheng Y: </w:t>
      </w:r>
      <w:r w:rsidRPr="009756F9">
        <w:rPr>
          <w:b/>
        </w:rPr>
        <w:t>Alter spontaneous activity in amygdala and vmPFC during fear consolidation following 24 h sleep deprivation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8, </w:t>
      </w:r>
      <w:r w:rsidRPr="009756F9">
        <w:rPr>
          <w:b/>
        </w:rPr>
        <w:t>172</w:t>
      </w:r>
      <w:r w:rsidRPr="009756F9">
        <w:t>:461-469.</w:t>
      </w:r>
    </w:p>
    <w:p w14:paraId="59020C6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7.</w:t>
      </w:r>
      <w:r w:rsidRPr="009756F9">
        <w:tab/>
        <w:t xml:space="preserve">Guo Z, Jiang Z, Jiang B, McClure MA, Mu Q: </w:t>
      </w:r>
      <w:r w:rsidRPr="009756F9">
        <w:rPr>
          <w:b/>
        </w:rPr>
        <w:t>High-Frequency Repetitive Transcranial Magnetic Stimulation Could Improve Impaired Working Memory Induced by Sleep Deprivation</w:t>
      </w:r>
      <w:r w:rsidRPr="009756F9">
        <w:t xml:space="preserve">. </w:t>
      </w:r>
      <w:r w:rsidRPr="009756F9">
        <w:rPr>
          <w:i/>
        </w:rPr>
        <w:t xml:space="preserve">Neural plasticity </w:t>
      </w:r>
      <w:r w:rsidRPr="009756F9">
        <w:t xml:space="preserve">2019, </w:t>
      </w:r>
      <w:r w:rsidRPr="009756F9">
        <w:rPr>
          <w:b/>
        </w:rPr>
        <w:t>2019</w:t>
      </w:r>
      <w:r w:rsidRPr="009756F9">
        <w:t>:7030286.</w:t>
      </w:r>
    </w:p>
    <w:p w14:paraId="23A0C00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8.</w:t>
      </w:r>
      <w:r w:rsidRPr="009756F9">
        <w:tab/>
        <w:t xml:space="preserve">Hermesdorf M, Szentkiralyi A, Teismann H, Teismann I, Young P, Berger K: </w:t>
      </w:r>
      <w:r w:rsidRPr="009756F9">
        <w:rPr>
          <w:b/>
        </w:rPr>
        <w:t>Sleep characteristics, cognitive performance, and gray matter volume: findings from the BiDirect Study</w:t>
      </w:r>
      <w:r w:rsidRPr="009756F9">
        <w:t xml:space="preserve">. </w:t>
      </w:r>
      <w:r w:rsidRPr="009756F9">
        <w:rPr>
          <w:i/>
        </w:rPr>
        <w:t xml:space="preserve">Sleep </w:t>
      </w:r>
      <w:r w:rsidRPr="009756F9">
        <w:t xml:space="preserve">2021, </w:t>
      </w:r>
      <w:r w:rsidRPr="009756F9">
        <w:rPr>
          <w:b/>
        </w:rPr>
        <w:t>44</w:t>
      </w:r>
      <w:r w:rsidRPr="009756F9">
        <w:t>(3).</w:t>
      </w:r>
    </w:p>
    <w:p w14:paraId="16AE48B1" w14:textId="77777777" w:rsidR="009756F9" w:rsidRPr="009756F9" w:rsidRDefault="009756F9" w:rsidP="009756F9">
      <w:pPr>
        <w:pStyle w:val="EndNoteBibliography"/>
        <w:ind w:left="720" w:hanging="720"/>
      </w:pPr>
      <w:r w:rsidRPr="009756F9">
        <w:t>99.</w:t>
      </w:r>
      <w:r w:rsidRPr="009756F9">
        <w:tab/>
        <w:t xml:space="preserve">Kang SG, Yoon HK, Cho CH, Kwon S, Kang J, Park YM, Lee E, Kim L, Lee HJ: </w:t>
      </w:r>
      <w:r w:rsidRPr="009756F9">
        <w:rPr>
          <w:b/>
        </w:rPr>
        <w:t>Decrease in fMRI brain activation during working memory performed after sleeping under 10 lux light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16, </w:t>
      </w:r>
      <w:r w:rsidRPr="009756F9">
        <w:rPr>
          <w:b/>
        </w:rPr>
        <w:t>6</w:t>
      </w:r>
      <w:r w:rsidRPr="009756F9">
        <w:t>:36731.</w:t>
      </w:r>
    </w:p>
    <w:p w14:paraId="77656A7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0.</w:t>
      </w:r>
      <w:r w:rsidRPr="009756F9">
        <w:tab/>
        <w:t xml:space="preserve">Killgore WD, Vanuk JR, Knight SA, Markowski SM, Pisner D, Shane B, Fridman A, Alkozei A: </w:t>
      </w:r>
      <w:r w:rsidRPr="009756F9">
        <w:rPr>
          <w:b/>
        </w:rPr>
        <w:t>Daytime sleepiness is associated with altered resting thalamocortical connectivity</w:t>
      </w:r>
      <w:r w:rsidRPr="009756F9">
        <w:t xml:space="preserve">. </w:t>
      </w:r>
      <w:r w:rsidRPr="009756F9">
        <w:rPr>
          <w:i/>
        </w:rPr>
        <w:t xml:space="preserve">Neuroreport </w:t>
      </w:r>
      <w:r w:rsidRPr="009756F9">
        <w:t xml:space="preserve">2015, </w:t>
      </w:r>
      <w:r w:rsidRPr="009756F9">
        <w:rPr>
          <w:b/>
        </w:rPr>
        <w:t>26</w:t>
      </w:r>
      <w:r w:rsidRPr="009756F9">
        <w:t>(13):779-784.</w:t>
      </w:r>
    </w:p>
    <w:p w14:paraId="28F6F3B9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1.</w:t>
      </w:r>
      <w:r w:rsidRPr="009756F9">
        <w:tab/>
        <w:t xml:space="preserve">Kim KT, Kim H, Kong J, Kim JB: </w:t>
      </w:r>
      <w:r w:rsidRPr="009756F9">
        <w:rPr>
          <w:b/>
        </w:rPr>
        <w:t>Enhanced functional connectivity in the reward circuitry in healthy adults with weekend catch-up sleep</w:t>
      </w:r>
      <w:r w:rsidRPr="009756F9">
        <w:t xml:space="preserve">. </w:t>
      </w:r>
      <w:r w:rsidRPr="009756F9">
        <w:rPr>
          <w:i/>
        </w:rPr>
        <w:t xml:space="preserve">Human brain mapping </w:t>
      </w:r>
      <w:r w:rsidRPr="009756F9">
        <w:t xml:space="preserve">2023, </w:t>
      </w:r>
      <w:r w:rsidRPr="009756F9">
        <w:rPr>
          <w:b/>
        </w:rPr>
        <w:t>44</w:t>
      </w:r>
      <w:r w:rsidRPr="009756F9">
        <w:t>(14):4927-4937.</w:t>
      </w:r>
    </w:p>
    <w:p w14:paraId="44F8452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2.</w:t>
      </w:r>
      <w:r w:rsidRPr="009756F9">
        <w:tab/>
        <w:t xml:space="preserve">Klumpers UM, Veltman DJ, van Tol MJ, Kloet RW, Boellaard R, Lammertsma AA, Hoogendijk WJ: </w:t>
      </w:r>
      <w:r w:rsidRPr="009756F9">
        <w:rPr>
          <w:b/>
        </w:rPr>
        <w:t>Neurophysiological effects of sleep deprivation in healthy adults, a pilot study</w:t>
      </w:r>
      <w:r w:rsidRPr="009756F9">
        <w:t xml:space="preserve">. </w:t>
      </w:r>
      <w:r w:rsidRPr="009756F9">
        <w:rPr>
          <w:i/>
        </w:rPr>
        <w:t xml:space="preserve">PLoS One </w:t>
      </w:r>
      <w:r w:rsidRPr="009756F9">
        <w:t xml:space="preserve">2015, </w:t>
      </w:r>
      <w:r w:rsidRPr="009756F9">
        <w:rPr>
          <w:b/>
        </w:rPr>
        <w:t>10</w:t>
      </w:r>
      <w:r w:rsidRPr="009756F9">
        <w:t>(1):e0116906.</w:t>
      </w:r>
    </w:p>
    <w:p w14:paraId="2EDF1A9F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3.</w:t>
      </w:r>
      <w:r w:rsidRPr="009756F9">
        <w:tab/>
        <w:t xml:space="preserve">Krause AJ, Prather AA, Wager TD, Lindquist MA, Walker MP: </w:t>
      </w:r>
      <w:r w:rsidRPr="009756F9">
        <w:rPr>
          <w:b/>
        </w:rPr>
        <w:t>The Pain of Sleep Loss: A Brain Characterization in Humans</w:t>
      </w:r>
      <w:r w:rsidRPr="009756F9">
        <w:t xml:space="preserve">. </w:t>
      </w:r>
      <w:r w:rsidRPr="009756F9">
        <w:rPr>
          <w:i/>
        </w:rPr>
        <w:t xml:space="preserve">J Neurosci </w:t>
      </w:r>
      <w:r w:rsidRPr="009756F9">
        <w:t xml:space="preserve">2019, </w:t>
      </w:r>
      <w:r w:rsidRPr="009756F9">
        <w:rPr>
          <w:b/>
        </w:rPr>
        <w:t>39</w:t>
      </w:r>
      <w:r w:rsidRPr="009756F9">
        <w:t>(12):2291-2300.</w:t>
      </w:r>
    </w:p>
    <w:p w14:paraId="62EC9DF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4.</w:t>
      </w:r>
      <w:r w:rsidRPr="009756F9">
        <w:tab/>
        <w:t>Lapidaire W, Urrila AS, Artiges E, Miranda R, Vulser H, Bezivin-Frere P, Lemaitre H, Penttila J, Banaschewski T, Bokde ALW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Irregular sleep habits, regional grey matter volumes, and psychological functioning in adolescents</w:t>
      </w:r>
      <w:r w:rsidRPr="009756F9">
        <w:t xml:space="preserve">. </w:t>
      </w:r>
      <w:r w:rsidRPr="009756F9">
        <w:rPr>
          <w:i/>
        </w:rPr>
        <w:t xml:space="preserve">PLoS One </w:t>
      </w:r>
      <w:r w:rsidRPr="009756F9">
        <w:t xml:space="preserve">2021, </w:t>
      </w:r>
      <w:r w:rsidRPr="009756F9">
        <w:rPr>
          <w:b/>
        </w:rPr>
        <w:t>16</w:t>
      </w:r>
      <w:r w:rsidRPr="009756F9">
        <w:t>(2):e0243720.</w:t>
      </w:r>
    </w:p>
    <w:p w14:paraId="5EBB868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5.</w:t>
      </w:r>
      <w:r w:rsidRPr="009756F9">
        <w:tab/>
        <w:t xml:space="preserve">Lei Y, Shao Y, Wang L, Ye E, Jin X, Zou F, Zhai T, Li W, Yang Z: </w:t>
      </w:r>
      <w:r w:rsidRPr="009756F9">
        <w:rPr>
          <w:b/>
        </w:rPr>
        <w:t>Altered superficial amygdala-cortical functional link in resting state after 36 hours of total sleep deprivation</w:t>
      </w:r>
      <w:r w:rsidRPr="009756F9">
        <w:t xml:space="preserve">. </w:t>
      </w:r>
      <w:r w:rsidRPr="009756F9">
        <w:rPr>
          <w:i/>
        </w:rPr>
        <w:t xml:space="preserve">Journal of neuroscience research </w:t>
      </w:r>
      <w:r w:rsidRPr="009756F9">
        <w:t xml:space="preserve">2015, </w:t>
      </w:r>
      <w:r w:rsidRPr="009756F9">
        <w:rPr>
          <w:b/>
        </w:rPr>
        <w:t>93</w:t>
      </w:r>
      <w:r w:rsidRPr="009756F9">
        <w:t>(12):1795-1803.</w:t>
      </w:r>
    </w:p>
    <w:p w14:paraId="70E2522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6.</w:t>
      </w:r>
      <w:r w:rsidRPr="009756F9">
        <w:tab/>
        <w:t>Lei Y, Wang L, Chen P, Li Y, Han W, Ge M, Yang L, Chen S, Hu W, Wu X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Neural correlates of increased risk-taking propensity in sleep-deprived people along with a changing risk level</w:t>
      </w:r>
      <w:r w:rsidRPr="009756F9">
        <w:t xml:space="preserve">. </w:t>
      </w:r>
      <w:r w:rsidRPr="009756F9">
        <w:rPr>
          <w:i/>
        </w:rPr>
        <w:t xml:space="preserve">Brain Imaging Behav </w:t>
      </w:r>
      <w:r w:rsidRPr="009756F9">
        <w:t xml:space="preserve">2017, </w:t>
      </w:r>
      <w:r w:rsidRPr="009756F9">
        <w:rPr>
          <w:b/>
        </w:rPr>
        <w:t>11</w:t>
      </w:r>
      <w:r w:rsidRPr="009756F9">
        <w:t>(6):1910-1921.</w:t>
      </w:r>
    </w:p>
    <w:p w14:paraId="2B22E5C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7.</w:t>
      </w:r>
      <w:r w:rsidRPr="009756F9">
        <w:tab/>
        <w:t xml:space="preserve">Li G, Zhong D, Li B, Chen Y, Yang L, Li CR: </w:t>
      </w:r>
      <w:r w:rsidRPr="009756F9">
        <w:rPr>
          <w:b/>
        </w:rPr>
        <w:t>Sleep Deficits Inter-Link Lower Basal Forebrain-Posterior Cingulate Connectivity and Perceived Stress and Anxiety Bidirectionally in Young Men</w:t>
      </w:r>
      <w:r w:rsidRPr="009756F9">
        <w:t xml:space="preserve">. </w:t>
      </w:r>
      <w:r w:rsidRPr="009756F9">
        <w:rPr>
          <w:i/>
        </w:rPr>
        <w:t xml:space="preserve">The international journal of neuropsychopharmacology </w:t>
      </w:r>
      <w:r w:rsidRPr="009756F9">
        <w:t xml:space="preserve">2023, </w:t>
      </w:r>
      <w:r w:rsidRPr="009756F9">
        <w:rPr>
          <w:b/>
        </w:rPr>
        <w:t>26</w:t>
      </w:r>
      <w:r w:rsidRPr="009756F9">
        <w:t>(12):879-889.</w:t>
      </w:r>
    </w:p>
    <w:p w14:paraId="334F689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8.</w:t>
      </w:r>
      <w:r w:rsidRPr="009756F9">
        <w:tab/>
        <w:t xml:space="preserve">Liu CH, Liu CZ, Zhu XQ, Fang JL, Lu SL, Tang LR, Wang CY, Liu QQ: </w:t>
      </w:r>
      <w:r w:rsidRPr="009756F9">
        <w:rPr>
          <w:b/>
        </w:rPr>
        <w:t xml:space="preserve">Increased Posterior Insula-Sensorimotor Connectivity Is Associated with </w:t>
      </w:r>
      <w:r w:rsidRPr="009756F9">
        <w:rPr>
          <w:b/>
        </w:rPr>
        <w:lastRenderedPageBreak/>
        <w:t>Cognitive Function in Healthy Participants with Sleep Complaints</w:t>
      </w:r>
      <w:r w:rsidRPr="009756F9">
        <w:t xml:space="preserve">. </w:t>
      </w:r>
      <w:r w:rsidRPr="009756F9">
        <w:rPr>
          <w:i/>
        </w:rPr>
        <w:t xml:space="preserve">Frontiers in human neuroscience </w:t>
      </w:r>
      <w:r w:rsidRPr="009756F9">
        <w:t xml:space="preserve">2018, </w:t>
      </w:r>
      <w:r w:rsidRPr="009756F9">
        <w:rPr>
          <w:b/>
        </w:rPr>
        <w:t>12</w:t>
      </w:r>
      <w:r w:rsidRPr="009756F9">
        <w:t>:35.</w:t>
      </w:r>
    </w:p>
    <w:p w14:paraId="4537A31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09.</w:t>
      </w:r>
      <w:r w:rsidRPr="009756F9">
        <w:tab/>
        <w:t xml:space="preserve">Motomura Y, Katsunuma R, Yoshimura M, Mishima K: </w:t>
      </w:r>
      <w:r w:rsidRPr="009756F9">
        <w:rPr>
          <w:b/>
        </w:rPr>
        <w:t>Two Days' Sleep Debt Causes Mood Decline During Resting State Via Diminished Amygdala-Prefrontal Connectivity</w:t>
      </w:r>
      <w:r w:rsidRPr="009756F9">
        <w:t xml:space="preserve">. </w:t>
      </w:r>
      <w:r w:rsidRPr="009756F9">
        <w:rPr>
          <w:i/>
        </w:rPr>
        <w:t xml:space="preserve">Sleep </w:t>
      </w:r>
      <w:r w:rsidRPr="009756F9">
        <w:t xml:space="preserve">2017, </w:t>
      </w:r>
      <w:r w:rsidRPr="009756F9">
        <w:rPr>
          <w:b/>
        </w:rPr>
        <w:t>40</w:t>
      </w:r>
      <w:r w:rsidRPr="009756F9">
        <w:t>(10).</w:t>
      </w:r>
    </w:p>
    <w:p w14:paraId="7E80191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0.</w:t>
      </w:r>
      <w:r w:rsidRPr="009756F9">
        <w:tab/>
        <w:t xml:space="preserve">Neumann N, Lotze M, Domin M: </w:t>
      </w:r>
      <w:r w:rsidRPr="009756F9">
        <w:rPr>
          <w:b/>
        </w:rPr>
        <w:t>Sex-specific association of poor sleep quality with gray matter volume</w:t>
      </w:r>
      <w:r w:rsidRPr="009756F9">
        <w:t xml:space="preserve">. </w:t>
      </w:r>
      <w:r w:rsidRPr="009756F9">
        <w:rPr>
          <w:i/>
        </w:rPr>
        <w:t xml:space="preserve">Sleep </w:t>
      </w:r>
      <w:r w:rsidRPr="009756F9">
        <w:t xml:space="preserve">2020, </w:t>
      </w:r>
      <w:r w:rsidRPr="009756F9">
        <w:rPr>
          <w:b/>
        </w:rPr>
        <w:t>43</w:t>
      </w:r>
      <w:r w:rsidRPr="009756F9">
        <w:t>(9).</w:t>
      </w:r>
    </w:p>
    <w:p w14:paraId="3C00988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1.</w:t>
      </w:r>
      <w:r w:rsidRPr="009756F9">
        <w:tab/>
        <w:t xml:space="preserve">Pan L, Mai Z, Wang J, Ma N: </w:t>
      </w:r>
      <w:r w:rsidRPr="009756F9">
        <w:rPr>
          <w:b/>
        </w:rPr>
        <w:t>Altered vigilant maintenance and reorganization of rich-clubs in functional brain networks after total sleep deprivation</w:t>
      </w:r>
      <w:r w:rsidRPr="009756F9">
        <w:t xml:space="preserve">. </w:t>
      </w:r>
      <w:r w:rsidRPr="009756F9">
        <w:rPr>
          <w:i/>
        </w:rPr>
        <w:t xml:space="preserve">Cereb Cortex </w:t>
      </w:r>
      <w:r w:rsidRPr="009756F9">
        <w:t xml:space="preserve">2023, </w:t>
      </w:r>
      <w:r w:rsidRPr="009756F9">
        <w:rPr>
          <w:b/>
        </w:rPr>
        <w:t>33</w:t>
      </w:r>
      <w:r w:rsidRPr="009756F9">
        <w:t>(4):1140-1154.</w:t>
      </w:r>
    </w:p>
    <w:p w14:paraId="60AD61E8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2.</w:t>
      </w:r>
      <w:r w:rsidRPr="009756F9">
        <w:tab/>
        <w:t xml:space="preserve">Poudel GR, Innes CRH, Jones RD: </w:t>
      </w:r>
      <w:r w:rsidRPr="009756F9">
        <w:rPr>
          <w:b/>
        </w:rPr>
        <w:t>Temporal evolution of neural activity and connectivity during microsleeps when rested and following sleep restriction</w:t>
      </w:r>
      <w:r w:rsidRPr="009756F9">
        <w:t xml:space="preserve">. </w:t>
      </w:r>
      <w:r w:rsidRPr="009756F9">
        <w:rPr>
          <w:i/>
        </w:rPr>
        <w:t xml:space="preserve">Neuroimage </w:t>
      </w:r>
      <w:r w:rsidRPr="009756F9">
        <w:t xml:space="preserve">2018, </w:t>
      </w:r>
      <w:r w:rsidRPr="009756F9">
        <w:rPr>
          <w:b/>
        </w:rPr>
        <w:t>174</w:t>
      </w:r>
      <w:r w:rsidRPr="009756F9">
        <w:t>:263-273.</w:t>
      </w:r>
    </w:p>
    <w:p w14:paraId="571F687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3.</w:t>
      </w:r>
      <w:r w:rsidRPr="009756F9">
        <w:tab/>
        <w:t xml:space="preserve">Samanta A, van Rongen LS, Rossato JI, Jacobse J, Schoenfeld R, Genzel L: </w:t>
      </w:r>
      <w:r w:rsidRPr="009756F9">
        <w:rPr>
          <w:b/>
        </w:rPr>
        <w:t>Sleep Leads to Brain-Wide Neural Changes Independent of Allocentric and Egocentric Spatial Training in Humans and Rats</w:t>
      </w:r>
      <w:r w:rsidRPr="009756F9">
        <w:t xml:space="preserve">. </w:t>
      </w:r>
      <w:r w:rsidRPr="009756F9">
        <w:rPr>
          <w:i/>
        </w:rPr>
        <w:t xml:space="preserve">Cereb Cortex </w:t>
      </w:r>
      <w:r w:rsidRPr="009756F9">
        <w:t xml:space="preserve">2021, </w:t>
      </w:r>
      <w:r w:rsidRPr="009756F9">
        <w:rPr>
          <w:b/>
        </w:rPr>
        <w:t>31</w:t>
      </w:r>
      <w:r w:rsidRPr="009756F9">
        <w:t>(11):4970-4985.</w:t>
      </w:r>
    </w:p>
    <w:p w14:paraId="18C0E92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4.</w:t>
      </w:r>
      <w:r w:rsidRPr="009756F9">
        <w:tab/>
        <w:t>Shao Y, Lei Y, Wang L, Zhai T, Jin X, Ni W, Yang Y, Tan S, Wen B, Ye E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Altered resting-state amygdala functional connectivity after 36 hours of total sleep deprivation</w:t>
      </w:r>
      <w:r w:rsidRPr="009756F9">
        <w:t xml:space="preserve">. </w:t>
      </w:r>
      <w:r w:rsidRPr="009756F9">
        <w:rPr>
          <w:i/>
        </w:rPr>
        <w:t xml:space="preserve">PLoS One </w:t>
      </w:r>
      <w:r w:rsidRPr="009756F9">
        <w:t xml:space="preserve">2014, </w:t>
      </w:r>
      <w:r w:rsidRPr="009756F9">
        <w:rPr>
          <w:b/>
        </w:rPr>
        <w:t>9</w:t>
      </w:r>
      <w:r w:rsidRPr="009756F9">
        <w:t>(11):e112222.</w:t>
      </w:r>
    </w:p>
    <w:p w14:paraId="557F440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5.</w:t>
      </w:r>
      <w:r w:rsidRPr="009756F9">
        <w:tab/>
        <w:t>Shen H, Xu H, Wang L, Lei Y, Yang L, Zhang P, Qin J, Zeng LL, Zhou Z, Yang Z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Making group inferences using sparse representation of resting-state functional mRI data with application to sleep deprivation</w:t>
      </w:r>
      <w:r w:rsidRPr="009756F9">
        <w:t xml:space="preserve">. </w:t>
      </w:r>
      <w:r w:rsidRPr="009756F9">
        <w:rPr>
          <w:i/>
        </w:rPr>
        <w:t xml:space="preserve">Human brain mapping </w:t>
      </w:r>
      <w:r w:rsidRPr="009756F9">
        <w:t xml:space="preserve">2017, </w:t>
      </w:r>
      <w:r w:rsidRPr="009756F9">
        <w:rPr>
          <w:b/>
        </w:rPr>
        <w:t>38</w:t>
      </w:r>
      <w:r w:rsidRPr="009756F9">
        <w:t>(9):4671-4689.</w:t>
      </w:r>
    </w:p>
    <w:p w14:paraId="6CB3B6D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6.</w:t>
      </w:r>
      <w:r w:rsidRPr="009756F9">
        <w:tab/>
        <w:t xml:space="preserve">Sterpenich V, Ceravolo L, Schwartz S: </w:t>
      </w:r>
      <w:r w:rsidRPr="009756F9">
        <w:rPr>
          <w:b/>
        </w:rPr>
        <w:t>Sleep deprivation disrupts the contribution of the hippocampus to the formation of novel lexical associations</w:t>
      </w:r>
      <w:r w:rsidRPr="009756F9">
        <w:t xml:space="preserve">. </w:t>
      </w:r>
      <w:r w:rsidRPr="009756F9">
        <w:rPr>
          <w:i/>
        </w:rPr>
        <w:t xml:space="preserve">Brain Lang </w:t>
      </w:r>
      <w:r w:rsidRPr="009756F9">
        <w:t xml:space="preserve">2017, </w:t>
      </w:r>
      <w:r w:rsidRPr="009756F9">
        <w:rPr>
          <w:b/>
        </w:rPr>
        <w:t>167</w:t>
      </w:r>
      <w:r w:rsidRPr="009756F9">
        <w:t>:61-71.</w:t>
      </w:r>
    </w:p>
    <w:p w14:paraId="1574D48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7.</w:t>
      </w:r>
      <w:r w:rsidRPr="009756F9">
        <w:tab/>
        <w:t xml:space="preserve">Sun J, Zhao R, Yang X, Deng H, Zhu Y, Chen Y, Yuan K, Xi Y, Yin H, Qin W: </w:t>
      </w:r>
      <w:r w:rsidRPr="009756F9">
        <w:rPr>
          <w:b/>
        </w:rPr>
        <w:t>Alteration of Brain Gray Matter Density After 24 h of Sleep Deprivation in Healthy Adults</w:t>
      </w:r>
      <w:r w:rsidRPr="009756F9">
        <w:t xml:space="preserve">. </w:t>
      </w:r>
      <w:r w:rsidRPr="009756F9">
        <w:rPr>
          <w:i/>
        </w:rPr>
        <w:t xml:space="preserve">Front Neurosci </w:t>
      </w:r>
      <w:r w:rsidRPr="009756F9">
        <w:t xml:space="preserve">2020, </w:t>
      </w:r>
      <w:r w:rsidRPr="009756F9">
        <w:rPr>
          <w:b/>
        </w:rPr>
        <w:t>14</w:t>
      </w:r>
      <w:r w:rsidRPr="009756F9">
        <w:t>:754.</w:t>
      </w:r>
    </w:p>
    <w:p w14:paraId="78CD1E9B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8.</w:t>
      </w:r>
      <w:r w:rsidRPr="009756F9">
        <w:tab/>
        <w:t xml:space="preserve">Tashjian SM, Goldenberg D, Galván A: </w:t>
      </w:r>
      <w:r w:rsidRPr="009756F9">
        <w:rPr>
          <w:b/>
        </w:rPr>
        <w:t>Neural connectivity moderates the association between sleep and impulsivity in adolescents</w:t>
      </w:r>
      <w:r w:rsidRPr="009756F9">
        <w:t xml:space="preserve">. </w:t>
      </w:r>
      <w:r w:rsidRPr="009756F9">
        <w:rPr>
          <w:i/>
        </w:rPr>
        <w:t xml:space="preserve">Developmental cognitive neuroscience </w:t>
      </w:r>
      <w:r w:rsidRPr="009756F9">
        <w:t xml:space="preserve">2017, </w:t>
      </w:r>
      <w:r w:rsidRPr="009756F9">
        <w:rPr>
          <w:b/>
        </w:rPr>
        <w:t>27</w:t>
      </w:r>
      <w:r w:rsidRPr="009756F9">
        <w:t>:35-44.</w:t>
      </w:r>
    </w:p>
    <w:p w14:paraId="01407CF7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19.</w:t>
      </w:r>
      <w:r w:rsidRPr="009756F9">
        <w:tab/>
        <w:t xml:space="preserve">Tomasi D, Wang GJ, Volkow ND: </w:t>
      </w:r>
      <w:r w:rsidRPr="009756F9">
        <w:rPr>
          <w:b/>
        </w:rPr>
        <w:t>Association between striatal dopamine D2/D3 receptors and brain activation during visual attention: effects of sleep deprivation</w:t>
      </w:r>
      <w:r w:rsidRPr="009756F9">
        <w:t xml:space="preserve">. </w:t>
      </w:r>
      <w:r w:rsidRPr="009756F9">
        <w:rPr>
          <w:i/>
        </w:rPr>
        <w:t xml:space="preserve">Transl Psychiatry </w:t>
      </w:r>
      <w:r w:rsidRPr="009756F9">
        <w:t xml:space="preserve">2016, </w:t>
      </w:r>
      <w:r w:rsidRPr="009756F9">
        <w:rPr>
          <w:b/>
        </w:rPr>
        <w:t>6</w:t>
      </w:r>
      <w:r w:rsidRPr="009756F9">
        <w:t>(5):e828.</w:t>
      </w:r>
    </w:p>
    <w:p w14:paraId="0F66EB5E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0.</w:t>
      </w:r>
      <w:r w:rsidRPr="009756F9">
        <w:tab/>
        <w:t xml:space="preserve">Toschi N, Passamonti L, Bellesi M: </w:t>
      </w:r>
      <w:r w:rsidRPr="009756F9">
        <w:rPr>
          <w:b/>
        </w:rPr>
        <w:t>Sleep quality relates to emotional reactivity via intracortical myelination</w:t>
      </w:r>
      <w:r w:rsidRPr="009756F9">
        <w:t xml:space="preserve">. </w:t>
      </w:r>
      <w:r w:rsidRPr="009756F9">
        <w:rPr>
          <w:i/>
        </w:rPr>
        <w:t xml:space="preserve">Sleep </w:t>
      </w:r>
      <w:r w:rsidRPr="009756F9">
        <w:t xml:space="preserve">2021, </w:t>
      </w:r>
      <w:r w:rsidRPr="009756F9">
        <w:rPr>
          <w:b/>
        </w:rPr>
        <w:t>44</w:t>
      </w:r>
      <w:r w:rsidRPr="009756F9">
        <w:t>(1).</w:t>
      </w:r>
    </w:p>
    <w:p w14:paraId="214194CA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1.</w:t>
      </w:r>
      <w:r w:rsidRPr="009756F9">
        <w:tab/>
        <w:t>Urrila AS, Artiges E, Massicotte J, Miranda R, Vulser H, Bezivin-Frere P, Lapidaire W, Lemaitre H, Penttila J, Conrod PJ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Sleep habits, academic performance, and the adolescent brain structure</w:t>
      </w:r>
      <w:r w:rsidRPr="009756F9">
        <w:t xml:space="preserve">. </w:t>
      </w:r>
      <w:r w:rsidRPr="009756F9">
        <w:rPr>
          <w:i/>
        </w:rPr>
        <w:t xml:space="preserve">Sci Rep </w:t>
      </w:r>
      <w:r w:rsidRPr="009756F9">
        <w:t xml:space="preserve">2017, </w:t>
      </w:r>
      <w:r w:rsidRPr="009756F9">
        <w:rPr>
          <w:b/>
        </w:rPr>
        <w:t>7</w:t>
      </w:r>
      <w:r w:rsidRPr="009756F9">
        <w:t>:41678.</w:t>
      </w:r>
    </w:p>
    <w:p w14:paraId="53AD680C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2.</w:t>
      </w:r>
      <w:r w:rsidRPr="009756F9">
        <w:tab/>
        <w:t xml:space="preserve">van den Berg NH, Pozzobon A, Fang Z, Al-Kuwatli J, Toor B, Ray LB, Fogel SM: </w:t>
      </w:r>
      <w:r w:rsidRPr="009756F9">
        <w:rPr>
          <w:b/>
        </w:rPr>
        <w:t>Sleep Enhances Consolidation of Memory Traces for Complex Problem-Solving Skills</w:t>
      </w:r>
      <w:r w:rsidRPr="009756F9">
        <w:t xml:space="preserve">. </w:t>
      </w:r>
      <w:r w:rsidRPr="009756F9">
        <w:rPr>
          <w:i/>
        </w:rPr>
        <w:t xml:space="preserve">Cereb Cortex </w:t>
      </w:r>
      <w:r w:rsidRPr="009756F9">
        <w:t xml:space="preserve">2022, </w:t>
      </w:r>
      <w:r w:rsidRPr="009756F9">
        <w:rPr>
          <w:b/>
        </w:rPr>
        <w:t>32</w:t>
      </w:r>
      <w:r w:rsidRPr="009756F9">
        <w:t>(4):653-667.</w:t>
      </w:r>
    </w:p>
    <w:p w14:paraId="74810C7F" w14:textId="77777777" w:rsidR="009756F9" w:rsidRPr="009756F9" w:rsidRDefault="009756F9" w:rsidP="009756F9">
      <w:pPr>
        <w:pStyle w:val="EndNoteBibliography"/>
        <w:ind w:left="720" w:hanging="720"/>
      </w:pPr>
      <w:r w:rsidRPr="009756F9">
        <w:lastRenderedPageBreak/>
        <w:t>123.</w:t>
      </w:r>
      <w:r w:rsidRPr="009756F9">
        <w:tab/>
        <w:t>Wang Y, Jiang P, Tang S, Lu L, Bu X, Zhang L, Gao Y, Li H, Hu X, Wang S</w:t>
      </w:r>
      <w:r w:rsidRPr="009756F9">
        <w:rPr>
          <w:i/>
        </w:rPr>
        <w:t xml:space="preserve"> et al</w:t>
      </w:r>
      <w:r w:rsidRPr="009756F9">
        <w:t xml:space="preserve">: </w:t>
      </w:r>
      <w:r w:rsidRPr="009756F9">
        <w:rPr>
          <w:b/>
        </w:rPr>
        <w:t>Left superior temporal sulcus morphometry mediates the impact of anxiety and depressive symptoms on sleep quality in healthy adults</w:t>
      </w:r>
      <w:r w:rsidRPr="009756F9">
        <w:t xml:space="preserve">. </w:t>
      </w:r>
      <w:r w:rsidRPr="009756F9">
        <w:rPr>
          <w:i/>
        </w:rPr>
        <w:t xml:space="preserve">Soc Cogn Affect Neurosci </w:t>
      </w:r>
      <w:r w:rsidRPr="009756F9">
        <w:t xml:space="preserve">2021, </w:t>
      </w:r>
      <w:r w:rsidRPr="009756F9">
        <w:rPr>
          <w:b/>
        </w:rPr>
        <w:t>16</w:t>
      </w:r>
      <w:r w:rsidRPr="009756F9">
        <w:t>(5):492-501.</w:t>
      </w:r>
    </w:p>
    <w:p w14:paraId="6AF4FBAD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4.</w:t>
      </w:r>
      <w:r w:rsidRPr="009756F9">
        <w:tab/>
        <w:t xml:space="preserve">Ye HT, Lu CQ, Wang C, Zhang D, Li YF, Feng XY, Wang HP, Mao YY, Ji MH, Yang JJ: </w:t>
      </w:r>
      <w:r w:rsidRPr="009756F9">
        <w:rPr>
          <w:b/>
        </w:rPr>
        <w:t>Plasma Aβ level alterations after sleep deprivation correspond to brain structural remodeling in medical night shift workers</w:t>
      </w:r>
      <w:r w:rsidRPr="009756F9">
        <w:t xml:space="preserve">. </w:t>
      </w:r>
      <w:r w:rsidRPr="009756F9">
        <w:rPr>
          <w:i/>
        </w:rPr>
        <w:t xml:space="preserve">Brain Res Bull </w:t>
      </w:r>
      <w:r w:rsidRPr="009756F9">
        <w:t xml:space="preserve">2023, </w:t>
      </w:r>
      <w:r w:rsidRPr="009756F9">
        <w:rPr>
          <w:b/>
        </w:rPr>
        <w:t>203</w:t>
      </w:r>
      <w:r w:rsidRPr="009756F9">
        <w:t>:110776.</w:t>
      </w:r>
    </w:p>
    <w:p w14:paraId="5BEC31C3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5.</w:t>
      </w:r>
      <w:r w:rsidRPr="009756F9">
        <w:tab/>
        <w:t xml:space="preserve">Zhang R, Tomasi D, Shokri-Kojori E, Wiers CE, Wang GJ, Volkow ND: </w:t>
      </w:r>
      <w:r w:rsidRPr="009756F9">
        <w:rPr>
          <w:b/>
        </w:rPr>
        <w:t>Sleep inconsistency between weekends and weekdays is associated with changes in brain function during task and rest</w:t>
      </w:r>
      <w:r w:rsidRPr="009756F9">
        <w:t xml:space="preserve">. </w:t>
      </w:r>
      <w:r w:rsidRPr="009756F9">
        <w:rPr>
          <w:i/>
        </w:rPr>
        <w:t xml:space="preserve">Sleep </w:t>
      </w:r>
      <w:r w:rsidRPr="009756F9">
        <w:t xml:space="preserve">2020, </w:t>
      </w:r>
      <w:r w:rsidRPr="009756F9">
        <w:rPr>
          <w:b/>
        </w:rPr>
        <w:t>43</w:t>
      </w:r>
      <w:r w:rsidRPr="009756F9">
        <w:t>(10).</w:t>
      </w:r>
    </w:p>
    <w:p w14:paraId="1CC056D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6.</w:t>
      </w:r>
      <w:r w:rsidRPr="009756F9">
        <w:tab/>
        <w:t xml:space="preserve">Zhang L, Cao G, Liu Z, Bai Y, Li D, Liu J, Yin H: </w:t>
      </w:r>
      <w:r w:rsidRPr="009756F9">
        <w:rPr>
          <w:b/>
        </w:rPr>
        <w:t>The gray matter volume of bilateral inferior temporal gyrus in mediating the association between psychological stress and sleep quality among Chinese college students</w:t>
      </w:r>
      <w:r w:rsidRPr="009756F9">
        <w:t xml:space="preserve">. </w:t>
      </w:r>
      <w:r w:rsidRPr="009756F9">
        <w:rPr>
          <w:i/>
        </w:rPr>
        <w:t xml:space="preserve">Brain Imaging Behav </w:t>
      </w:r>
      <w:r w:rsidRPr="009756F9">
        <w:t xml:space="preserve">2022, </w:t>
      </w:r>
      <w:r w:rsidRPr="009756F9">
        <w:rPr>
          <w:b/>
        </w:rPr>
        <w:t>16</w:t>
      </w:r>
      <w:r w:rsidRPr="009756F9">
        <w:t>(2):557-564.</w:t>
      </w:r>
    </w:p>
    <w:p w14:paraId="7A1A7C64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7.</w:t>
      </w:r>
      <w:r w:rsidRPr="009756F9">
        <w:tab/>
        <w:t xml:space="preserve">Zhang H, Lei X: </w:t>
      </w:r>
      <w:r w:rsidRPr="009756F9">
        <w:rPr>
          <w:b/>
        </w:rPr>
        <w:t>Effect of subjective sleep quality on aggression: A two-year longitudinal and fMRI pilot study</w:t>
      </w:r>
      <w:r w:rsidRPr="009756F9">
        <w:t xml:space="preserve">. </w:t>
      </w:r>
      <w:r w:rsidRPr="009756F9">
        <w:rPr>
          <w:i/>
        </w:rPr>
        <w:t xml:space="preserve">Biol Psychol </w:t>
      </w:r>
      <w:r w:rsidRPr="009756F9">
        <w:t xml:space="preserve">2023, </w:t>
      </w:r>
      <w:r w:rsidRPr="009756F9">
        <w:rPr>
          <w:b/>
        </w:rPr>
        <w:t>176</w:t>
      </w:r>
      <w:r w:rsidRPr="009756F9">
        <w:t>:108454.</w:t>
      </w:r>
    </w:p>
    <w:p w14:paraId="738F3552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8.</w:t>
      </w:r>
      <w:r w:rsidRPr="009756F9">
        <w:tab/>
        <w:t xml:space="preserve">Zhao R, Zhang X, Fei N, Zhu Y, Sun J, Liu P, Yang X, Qin W: </w:t>
      </w:r>
      <w:r w:rsidRPr="009756F9">
        <w:rPr>
          <w:b/>
        </w:rPr>
        <w:t>Decreased cortical and subcortical response to inhibition control after sleep deprivation</w:t>
      </w:r>
      <w:r w:rsidRPr="009756F9">
        <w:t xml:space="preserve">. </w:t>
      </w:r>
      <w:r w:rsidRPr="009756F9">
        <w:rPr>
          <w:i/>
        </w:rPr>
        <w:t xml:space="preserve">Brain Imaging Behav </w:t>
      </w:r>
      <w:r w:rsidRPr="009756F9">
        <w:t xml:space="preserve">2019, </w:t>
      </w:r>
      <w:r w:rsidRPr="009756F9">
        <w:rPr>
          <w:b/>
        </w:rPr>
        <w:t>13</w:t>
      </w:r>
      <w:r w:rsidRPr="009756F9">
        <w:t>(3):638-650.</w:t>
      </w:r>
    </w:p>
    <w:p w14:paraId="2D7BB4C5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29.</w:t>
      </w:r>
      <w:r w:rsidRPr="009756F9">
        <w:tab/>
        <w:t xml:space="preserve">Zhu Y, Wang C, Xu Z, Guo F, Chang Y, Liu J, Liu W, Fang P, Zheng M: </w:t>
      </w:r>
      <w:r w:rsidRPr="009756F9">
        <w:rPr>
          <w:b/>
        </w:rPr>
        <w:t>Individualized rTMS Intervention Targeting Sleep Deprivation-Induced Vigilance Decline: Task fMRI-Guided Approach</w:t>
      </w:r>
      <w:r w:rsidRPr="009756F9">
        <w:t xml:space="preserve">. </w:t>
      </w:r>
      <w:r w:rsidRPr="009756F9">
        <w:rPr>
          <w:i/>
        </w:rPr>
        <w:t xml:space="preserve">CNS neuroscience &amp; therapeutics </w:t>
      </w:r>
      <w:r w:rsidRPr="009756F9">
        <w:t xml:space="preserve">2024, </w:t>
      </w:r>
      <w:r w:rsidRPr="009756F9">
        <w:rPr>
          <w:b/>
        </w:rPr>
        <w:t>30</w:t>
      </w:r>
      <w:r w:rsidRPr="009756F9">
        <w:t>(11):e70087.</w:t>
      </w:r>
    </w:p>
    <w:p w14:paraId="14E7F4C6" w14:textId="77777777" w:rsidR="009756F9" w:rsidRPr="009756F9" w:rsidRDefault="009756F9" w:rsidP="009756F9">
      <w:pPr>
        <w:pStyle w:val="EndNoteBibliography"/>
        <w:ind w:left="720" w:hanging="720"/>
      </w:pPr>
      <w:r w:rsidRPr="009756F9">
        <w:t>130.</w:t>
      </w:r>
      <w:r w:rsidRPr="009756F9">
        <w:tab/>
        <w:t xml:space="preserve">Vermeulen R, Schymanski EL, Barabasi AL, Miller GW: </w:t>
      </w:r>
      <w:r w:rsidRPr="009756F9">
        <w:rPr>
          <w:b/>
        </w:rPr>
        <w:t>The exposome and health: Where chemistry meets biology</w:t>
      </w:r>
      <w:r w:rsidRPr="009756F9">
        <w:t xml:space="preserve">. </w:t>
      </w:r>
      <w:r w:rsidRPr="009756F9">
        <w:rPr>
          <w:i/>
        </w:rPr>
        <w:t xml:space="preserve">Science </w:t>
      </w:r>
      <w:r w:rsidRPr="009756F9">
        <w:t xml:space="preserve">2020, </w:t>
      </w:r>
      <w:r w:rsidRPr="009756F9">
        <w:rPr>
          <w:b/>
        </w:rPr>
        <w:t>367</w:t>
      </w:r>
      <w:r w:rsidRPr="009756F9">
        <w:t>(6476):392-396.</w:t>
      </w:r>
    </w:p>
    <w:p w14:paraId="402F1F00" w14:textId="7DD2A3EF" w:rsidR="006142ED" w:rsidRPr="004B2BBC" w:rsidRDefault="000A6370" w:rsidP="005720EE">
      <w:pPr>
        <w:rPr>
          <w:rFonts w:cs="Times New Roman"/>
        </w:rPr>
      </w:pPr>
      <w:r w:rsidRPr="004B2BBC">
        <w:rPr>
          <w:rFonts w:cs="Times New Roman"/>
        </w:rPr>
        <w:fldChar w:fldCharType="end"/>
      </w:r>
    </w:p>
    <w:sectPr w:rsidR="006142ED" w:rsidRPr="004B2BBC">
      <w:headerReference w:type="default" r:id="rId9"/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6DB3E99" w14:textId="77777777" w:rsidR="00E925ED" w:rsidRDefault="00E925ED" w:rsidP="003E7620">
      <w:r>
        <w:separator/>
      </w:r>
    </w:p>
  </w:endnote>
  <w:endnote w:type="continuationSeparator" w:id="0">
    <w:p w14:paraId="3C9A9FD7" w14:textId="77777777" w:rsidR="00E925ED" w:rsidRDefault="00E925ED" w:rsidP="003E76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e831afd5">
    <w:altName w:val="Cambria"/>
    <w:panose1 w:val="00000000000000000000"/>
    <w:charset w:val="00"/>
    <w:family w:val="roman"/>
    <w:notTrueType/>
    <w:pitch w:val="default"/>
  </w:font>
  <w:font w:name="AdvOT0e40dc65">
    <w:altName w:val="Cambria"/>
    <w:panose1 w:val="00000000000000000000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134D4BE" w14:textId="641F8776" w:rsidR="00A03BBD" w:rsidRDefault="00A03BBD">
    <w:pPr>
      <w:pStyle w:val="a5"/>
      <w:jc w:val="center"/>
    </w:pPr>
  </w:p>
  <w:p w14:paraId="007B4227" w14:textId="77777777" w:rsidR="00A03BBD" w:rsidRDefault="00A03BBD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DAECC90" w14:textId="77777777" w:rsidR="00E925ED" w:rsidRDefault="00E925ED" w:rsidP="003E7620">
      <w:r>
        <w:separator/>
      </w:r>
    </w:p>
  </w:footnote>
  <w:footnote w:type="continuationSeparator" w:id="0">
    <w:p w14:paraId="2EAC4F68" w14:textId="77777777" w:rsidR="00E925ED" w:rsidRDefault="00E925ED" w:rsidP="003E762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57164520"/>
      <w:docPartObj>
        <w:docPartGallery w:val="Page Numbers (Top of Page)"/>
        <w:docPartUnique/>
      </w:docPartObj>
    </w:sdtPr>
    <w:sdtContent>
      <w:p w14:paraId="47125E15" w14:textId="4D106FFC" w:rsidR="00A03BBD" w:rsidRDefault="00A03BBD">
        <w:pPr>
          <w:pStyle w:val="a3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EB0A837" w14:textId="77777777" w:rsidR="00A03BBD" w:rsidRDefault="00A03BBD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F1E18"/>
    <w:rsid w:val="00001042"/>
    <w:rsid w:val="00003766"/>
    <w:rsid w:val="00023255"/>
    <w:rsid w:val="00026584"/>
    <w:rsid w:val="00033456"/>
    <w:rsid w:val="00033CF2"/>
    <w:rsid w:val="00041CC2"/>
    <w:rsid w:val="000435F5"/>
    <w:rsid w:val="000464D0"/>
    <w:rsid w:val="00047163"/>
    <w:rsid w:val="00050B76"/>
    <w:rsid w:val="00051437"/>
    <w:rsid w:val="00051910"/>
    <w:rsid w:val="00053FDE"/>
    <w:rsid w:val="0006382E"/>
    <w:rsid w:val="000641A8"/>
    <w:rsid w:val="0006712D"/>
    <w:rsid w:val="00067ACF"/>
    <w:rsid w:val="00070BDE"/>
    <w:rsid w:val="00071A12"/>
    <w:rsid w:val="000723B2"/>
    <w:rsid w:val="0007255B"/>
    <w:rsid w:val="00075572"/>
    <w:rsid w:val="00081A1E"/>
    <w:rsid w:val="00081AF3"/>
    <w:rsid w:val="00081FB7"/>
    <w:rsid w:val="0008382A"/>
    <w:rsid w:val="00096651"/>
    <w:rsid w:val="000A46B4"/>
    <w:rsid w:val="000A6370"/>
    <w:rsid w:val="000B3C24"/>
    <w:rsid w:val="000B4493"/>
    <w:rsid w:val="000B7D62"/>
    <w:rsid w:val="000C575A"/>
    <w:rsid w:val="000C60B1"/>
    <w:rsid w:val="000C73B6"/>
    <w:rsid w:val="000D01C7"/>
    <w:rsid w:val="000D4053"/>
    <w:rsid w:val="000E0040"/>
    <w:rsid w:val="000E3D57"/>
    <w:rsid w:val="000E4EE7"/>
    <w:rsid w:val="000E7115"/>
    <w:rsid w:val="000F0631"/>
    <w:rsid w:val="000F1C93"/>
    <w:rsid w:val="000F5D42"/>
    <w:rsid w:val="000F7177"/>
    <w:rsid w:val="00104E3C"/>
    <w:rsid w:val="001054F6"/>
    <w:rsid w:val="00110B19"/>
    <w:rsid w:val="00122C2F"/>
    <w:rsid w:val="00125684"/>
    <w:rsid w:val="00126D1D"/>
    <w:rsid w:val="00126D75"/>
    <w:rsid w:val="00131A73"/>
    <w:rsid w:val="00133878"/>
    <w:rsid w:val="00142CC1"/>
    <w:rsid w:val="00154EA8"/>
    <w:rsid w:val="00156F41"/>
    <w:rsid w:val="00156FCB"/>
    <w:rsid w:val="00162915"/>
    <w:rsid w:val="00164CFE"/>
    <w:rsid w:val="001701D7"/>
    <w:rsid w:val="00170CF3"/>
    <w:rsid w:val="001750FE"/>
    <w:rsid w:val="001767D2"/>
    <w:rsid w:val="00177AC9"/>
    <w:rsid w:val="00177FEA"/>
    <w:rsid w:val="00180F25"/>
    <w:rsid w:val="001819B7"/>
    <w:rsid w:val="0018231C"/>
    <w:rsid w:val="00184227"/>
    <w:rsid w:val="0018656C"/>
    <w:rsid w:val="001933D8"/>
    <w:rsid w:val="001A068F"/>
    <w:rsid w:val="001A0694"/>
    <w:rsid w:val="001A75A7"/>
    <w:rsid w:val="001A7CAE"/>
    <w:rsid w:val="001B1C92"/>
    <w:rsid w:val="001C4C04"/>
    <w:rsid w:val="001D043F"/>
    <w:rsid w:val="001D30B0"/>
    <w:rsid w:val="001D3A77"/>
    <w:rsid w:val="001D51FD"/>
    <w:rsid w:val="001D5BDF"/>
    <w:rsid w:val="001E1EFF"/>
    <w:rsid w:val="001E29E7"/>
    <w:rsid w:val="001F0497"/>
    <w:rsid w:val="001F1057"/>
    <w:rsid w:val="001F1E18"/>
    <w:rsid w:val="001F6C54"/>
    <w:rsid w:val="0021307A"/>
    <w:rsid w:val="00214BE8"/>
    <w:rsid w:val="00226C00"/>
    <w:rsid w:val="002403BB"/>
    <w:rsid w:val="0024601B"/>
    <w:rsid w:val="002515A4"/>
    <w:rsid w:val="00257B22"/>
    <w:rsid w:val="00260257"/>
    <w:rsid w:val="0026353B"/>
    <w:rsid w:val="00264312"/>
    <w:rsid w:val="00265DC0"/>
    <w:rsid w:val="002665AF"/>
    <w:rsid w:val="00267204"/>
    <w:rsid w:val="00274683"/>
    <w:rsid w:val="00277678"/>
    <w:rsid w:val="00281089"/>
    <w:rsid w:val="00281938"/>
    <w:rsid w:val="002828CA"/>
    <w:rsid w:val="00285E78"/>
    <w:rsid w:val="002965C4"/>
    <w:rsid w:val="002A26BA"/>
    <w:rsid w:val="002A69C5"/>
    <w:rsid w:val="002A7E3E"/>
    <w:rsid w:val="002B51FF"/>
    <w:rsid w:val="002C1510"/>
    <w:rsid w:val="002C4A2B"/>
    <w:rsid w:val="002C6231"/>
    <w:rsid w:val="002C7DE5"/>
    <w:rsid w:val="002D0631"/>
    <w:rsid w:val="002D3920"/>
    <w:rsid w:val="002D48F4"/>
    <w:rsid w:val="002D4C63"/>
    <w:rsid w:val="002D54CD"/>
    <w:rsid w:val="002E1749"/>
    <w:rsid w:val="002E23A4"/>
    <w:rsid w:val="002E30BE"/>
    <w:rsid w:val="002E41B8"/>
    <w:rsid w:val="00307E9E"/>
    <w:rsid w:val="003116F9"/>
    <w:rsid w:val="00324B56"/>
    <w:rsid w:val="00325175"/>
    <w:rsid w:val="0032573F"/>
    <w:rsid w:val="00343316"/>
    <w:rsid w:val="003438CE"/>
    <w:rsid w:val="00345440"/>
    <w:rsid w:val="00354462"/>
    <w:rsid w:val="003559A8"/>
    <w:rsid w:val="003607C0"/>
    <w:rsid w:val="00366B88"/>
    <w:rsid w:val="0037378E"/>
    <w:rsid w:val="00373930"/>
    <w:rsid w:val="00382342"/>
    <w:rsid w:val="00392FB9"/>
    <w:rsid w:val="00396E30"/>
    <w:rsid w:val="003A0549"/>
    <w:rsid w:val="003A2F93"/>
    <w:rsid w:val="003A540F"/>
    <w:rsid w:val="003A7659"/>
    <w:rsid w:val="003A7A43"/>
    <w:rsid w:val="003B4EE9"/>
    <w:rsid w:val="003B5821"/>
    <w:rsid w:val="003B71E3"/>
    <w:rsid w:val="003C062F"/>
    <w:rsid w:val="003C3A9B"/>
    <w:rsid w:val="003D1857"/>
    <w:rsid w:val="003D2906"/>
    <w:rsid w:val="003E33F5"/>
    <w:rsid w:val="003E7620"/>
    <w:rsid w:val="003F5133"/>
    <w:rsid w:val="003F530D"/>
    <w:rsid w:val="00400313"/>
    <w:rsid w:val="00405D99"/>
    <w:rsid w:val="00405EA8"/>
    <w:rsid w:val="00415BEA"/>
    <w:rsid w:val="00416B78"/>
    <w:rsid w:val="004250C1"/>
    <w:rsid w:val="00425E2B"/>
    <w:rsid w:val="00427510"/>
    <w:rsid w:val="00431817"/>
    <w:rsid w:val="00432496"/>
    <w:rsid w:val="00433A82"/>
    <w:rsid w:val="00434A81"/>
    <w:rsid w:val="00434C11"/>
    <w:rsid w:val="00437020"/>
    <w:rsid w:val="00454154"/>
    <w:rsid w:val="004607BF"/>
    <w:rsid w:val="00462EBE"/>
    <w:rsid w:val="0047030D"/>
    <w:rsid w:val="00470EEA"/>
    <w:rsid w:val="004723E9"/>
    <w:rsid w:val="00483B5C"/>
    <w:rsid w:val="00487D50"/>
    <w:rsid w:val="00494248"/>
    <w:rsid w:val="0049435F"/>
    <w:rsid w:val="00497832"/>
    <w:rsid w:val="004A1526"/>
    <w:rsid w:val="004A5CBF"/>
    <w:rsid w:val="004B0E43"/>
    <w:rsid w:val="004B1304"/>
    <w:rsid w:val="004B29AF"/>
    <w:rsid w:val="004B2B4D"/>
    <w:rsid w:val="004B2BBC"/>
    <w:rsid w:val="004B59DD"/>
    <w:rsid w:val="004C2C2F"/>
    <w:rsid w:val="004C3E3D"/>
    <w:rsid w:val="004C63EC"/>
    <w:rsid w:val="004D01C5"/>
    <w:rsid w:val="004D1274"/>
    <w:rsid w:val="004D12ED"/>
    <w:rsid w:val="004D4802"/>
    <w:rsid w:val="004D6040"/>
    <w:rsid w:val="004D608E"/>
    <w:rsid w:val="004D6491"/>
    <w:rsid w:val="004E4C88"/>
    <w:rsid w:val="004E55EC"/>
    <w:rsid w:val="004F0A81"/>
    <w:rsid w:val="004F285D"/>
    <w:rsid w:val="004F6696"/>
    <w:rsid w:val="004F7F0B"/>
    <w:rsid w:val="005026B1"/>
    <w:rsid w:val="00504B1E"/>
    <w:rsid w:val="00505936"/>
    <w:rsid w:val="00505995"/>
    <w:rsid w:val="0051400B"/>
    <w:rsid w:val="00514AC0"/>
    <w:rsid w:val="00515634"/>
    <w:rsid w:val="00522264"/>
    <w:rsid w:val="00531571"/>
    <w:rsid w:val="0053158D"/>
    <w:rsid w:val="0053573A"/>
    <w:rsid w:val="00536B25"/>
    <w:rsid w:val="00536B72"/>
    <w:rsid w:val="005415EE"/>
    <w:rsid w:val="00545CB1"/>
    <w:rsid w:val="005471FE"/>
    <w:rsid w:val="0055497B"/>
    <w:rsid w:val="00556A1C"/>
    <w:rsid w:val="00556C97"/>
    <w:rsid w:val="00564060"/>
    <w:rsid w:val="005646AE"/>
    <w:rsid w:val="00565BCE"/>
    <w:rsid w:val="005720EE"/>
    <w:rsid w:val="00572751"/>
    <w:rsid w:val="00573884"/>
    <w:rsid w:val="005773E1"/>
    <w:rsid w:val="005804BF"/>
    <w:rsid w:val="00581ABA"/>
    <w:rsid w:val="0058349E"/>
    <w:rsid w:val="00583C9A"/>
    <w:rsid w:val="00584543"/>
    <w:rsid w:val="00586AC1"/>
    <w:rsid w:val="0059046F"/>
    <w:rsid w:val="005905A4"/>
    <w:rsid w:val="005A0D56"/>
    <w:rsid w:val="005C292E"/>
    <w:rsid w:val="005C2EF0"/>
    <w:rsid w:val="005C46E1"/>
    <w:rsid w:val="005C495B"/>
    <w:rsid w:val="005C502C"/>
    <w:rsid w:val="005D2E24"/>
    <w:rsid w:val="005D4311"/>
    <w:rsid w:val="005E0F3D"/>
    <w:rsid w:val="005E31AC"/>
    <w:rsid w:val="005E48C4"/>
    <w:rsid w:val="005F1D5C"/>
    <w:rsid w:val="005F27AE"/>
    <w:rsid w:val="005F4F87"/>
    <w:rsid w:val="0060157B"/>
    <w:rsid w:val="00602DBB"/>
    <w:rsid w:val="00605770"/>
    <w:rsid w:val="0060704C"/>
    <w:rsid w:val="006140E5"/>
    <w:rsid w:val="006142ED"/>
    <w:rsid w:val="0062594A"/>
    <w:rsid w:val="00631B5F"/>
    <w:rsid w:val="006351C5"/>
    <w:rsid w:val="00637BF3"/>
    <w:rsid w:val="00645F95"/>
    <w:rsid w:val="0065266E"/>
    <w:rsid w:val="00653296"/>
    <w:rsid w:val="0066380C"/>
    <w:rsid w:val="0066489B"/>
    <w:rsid w:val="00667198"/>
    <w:rsid w:val="00667DAD"/>
    <w:rsid w:val="00681658"/>
    <w:rsid w:val="006819BE"/>
    <w:rsid w:val="006842A4"/>
    <w:rsid w:val="006851F5"/>
    <w:rsid w:val="00686460"/>
    <w:rsid w:val="00694613"/>
    <w:rsid w:val="00697613"/>
    <w:rsid w:val="00697D3D"/>
    <w:rsid w:val="006A1855"/>
    <w:rsid w:val="006A2B91"/>
    <w:rsid w:val="006C01EC"/>
    <w:rsid w:val="006C3084"/>
    <w:rsid w:val="006C6214"/>
    <w:rsid w:val="006C7E40"/>
    <w:rsid w:val="006D2DBA"/>
    <w:rsid w:val="006D5A9E"/>
    <w:rsid w:val="006E18E4"/>
    <w:rsid w:val="006E1CBE"/>
    <w:rsid w:val="006E50AE"/>
    <w:rsid w:val="006F0A60"/>
    <w:rsid w:val="00701FD5"/>
    <w:rsid w:val="00707B16"/>
    <w:rsid w:val="007136E5"/>
    <w:rsid w:val="007137F3"/>
    <w:rsid w:val="007148A0"/>
    <w:rsid w:val="00717BA4"/>
    <w:rsid w:val="007202B4"/>
    <w:rsid w:val="00721CA0"/>
    <w:rsid w:val="007249C8"/>
    <w:rsid w:val="007307DD"/>
    <w:rsid w:val="00736C18"/>
    <w:rsid w:val="007449EA"/>
    <w:rsid w:val="0074728E"/>
    <w:rsid w:val="00747EC5"/>
    <w:rsid w:val="00750230"/>
    <w:rsid w:val="007577EA"/>
    <w:rsid w:val="00761ACD"/>
    <w:rsid w:val="00762C9A"/>
    <w:rsid w:val="00770AFA"/>
    <w:rsid w:val="00774274"/>
    <w:rsid w:val="00777028"/>
    <w:rsid w:val="0077783A"/>
    <w:rsid w:val="007840D0"/>
    <w:rsid w:val="00791125"/>
    <w:rsid w:val="007949CA"/>
    <w:rsid w:val="00795415"/>
    <w:rsid w:val="007A38FE"/>
    <w:rsid w:val="007A3A6C"/>
    <w:rsid w:val="007A48FA"/>
    <w:rsid w:val="007A562C"/>
    <w:rsid w:val="007B38E0"/>
    <w:rsid w:val="007B51DD"/>
    <w:rsid w:val="007C0EF3"/>
    <w:rsid w:val="007C1766"/>
    <w:rsid w:val="007C6166"/>
    <w:rsid w:val="007C68E8"/>
    <w:rsid w:val="007E3046"/>
    <w:rsid w:val="007F0B2D"/>
    <w:rsid w:val="008061D1"/>
    <w:rsid w:val="0081016F"/>
    <w:rsid w:val="00810B63"/>
    <w:rsid w:val="00814297"/>
    <w:rsid w:val="00822F97"/>
    <w:rsid w:val="008252B6"/>
    <w:rsid w:val="0082606D"/>
    <w:rsid w:val="008278E5"/>
    <w:rsid w:val="008353C7"/>
    <w:rsid w:val="008403CA"/>
    <w:rsid w:val="008428E0"/>
    <w:rsid w:val="0084342F"/>
    <w:rsid w:val="00843B9B"/>
    <w:rsid w:val="0084552B"/>
    <w:rsid w:val="008473EE"/>
    <w:rsid w:val="00850BD8"/>
    <w:rsid w:val="0085578A"/>
    <w:rsid w:val="00871415"/>
    <w:rsid w:val="00874735"/>
    <w:rsid w:val="00882C79"/>
    <w:rsid w:val="008848BE"/>
    <w:rsid w:val="0088709D"/>
    <w:rsid w:val="00893D1F"/>
    <w:rsid w:val="008A36DE"/>
    <w:rsid w:val="008B46A0"/>
    <w:rsid w:val="008C0079"/>
    <w:rsid w:val="008C3A3C"/>
    <w:rsid w:val="008D19EC"/>
    <w:rsid w:val="008D2A0E"/>
    <w:rsid w:val="008D3845"/>
    <w:rsid w:val="008D40CD"/>
    <w:rsid w:val="008D53B9"/>
    <w:rsid w:val="008D66E9"/>
    <w:rsid w:val="008D75D6"/>
    <w:rsid w:val="008F249A"/>
    <w:rsid w:val="008F33B4"/>
    <w:rsid w:val="008F45EC"/>
    <w:rsid w:val="008F6EB3"/>
    <w:rsid w:val="00900A54"/>
    <w:rsid w:val="00901962"/>
    <w:rsid w:val="009020D2"/>
    <w:rsid w:val="009043C0"/>
    <w:rsid w:val="00906B32"/>
    <w:rsid w:val="00910881"/>
    <w:rsid w:val="009175B4"/>
    <w:rsid w:val="009345C3"/>
    <w:rsid w:val="0093706B"/>
    <w:rsid w:val="00941D63"/>
    <w:rsid w:val="00942938"/>
    <w:rsid w:val="009431D8"/>
    <w:rsid w:val="0095248F"/>
    <w:rsid w:val="00957259"/>
    <w:rsid w:val="009578CC"/>
    <w:rsid w:val="00967E06"/>
    <w:rsid w:val="0097450F"/>
    <w:rsid w:val="009756F9"/>
    <w:rsid w:val="00976AB7"/>
    <w:rsid w:val="00980163"/>
    <w:rsid w:val="00993841"/>
    <w:rsid w:val="00994D49"/>
    <w:rsid w:val="009A0381"/>
    <w:rsid w:val="009A44BB"/>
    <w:rsid w:val="009A7D60"/>
    <w:rsid w:val="009B2538"/>
    <w:rsid w:val="009B32BC"/>
    <w:rsid w:val="009B4687"/>
    <w:rsid w:val="009C075E"/>
    <w:rsid w:val="009C60D9"/>
    <w:rsid w:val="009D0D3C"/>
    <w:rsid w:val="009E4EBF"/>
    <w:rsid w:val="009E5133"/>
    <w:rsid w:val="009F3317"/>
    <w:rsid w:val="009F451D"/>
    <w:rsid w:val="009F6120"/>
    <w:rsid w:val="00A012C6"/>
    <w:rsid w:val="00A03BBD"/>
    <w:rsid w:val="00A047D6"/>
    <w:rsid w:val="00A0494B"/>
    <w:rsid w:val="00A1081D"/>
    <w:rsid w:val="00A2078F"/>
    <w:rsid w:val="00A224DB"/>
    <w:rsid w:val="00A25FC2"/>
    <w:rsid w:val="00A26D8D"/>
    <w:rsid w:val="00A303BF"/>
    <w:rsid w:val="00A30C77"/>
    <w:rsid w:val="00A32021"/>
    <w:rsid w:val="00A36226"/>
    <w:rsid w:val="00A42724"/>
    <w:rsid w:val="00A527B7"/>
    <w:rsid w:val="00A54D59"/>
    <w:rsid w:val="00A552A5"/>
    <w:rsid w:val="00A5597E"/>
    <w:rsid w:val="00A62CB6"/>
    <w:rsid w:val="00A74726"/>
    <w:rsid w:val="00A80F44"/>
    <w:rsid w:val="00A824EC"/>
    <w:rsid w:val="00A91995"/>
    <w:rsid w:val="00A92BDE"/>
    <w:rsid w:val="00A95B46"/>
    <w:rsid w:val="00A9637D"/>
    <w:rsid w:val="00AA0B30"/>
    <w:rsid w:val="00AA5127"/>
    <w:rsid w:val="00AA71A1"/>
    <w:rsid w:val="00AA7FB1"/>
    <w:rsid w:val="00AB7962"/>
    <w:rsid w:val="00AC3569"/>
    <w:rsid w:val="00AC406A"/>
    <w:rsid w:val="00AD67B3"/>
    <w:rsid w:val="00AE773B"/>
    <w:rsid w:val="00AF1A20"/>
    <w:rsid w:val="00AF43E1"/>
    <w:rsid w:val="00AF499A"/>
    <w:rsid w:val="00AF7BE7"/>
    <w:rsid w:val="00B01776"/>
    <w:rsid w:val="00B01A2B"/>
    <w:rsid w:val="00B07B9B"/>
    <w:rsid w:val="00B1557C"/>
    <w:rsid w:val="00B168C8"/>
    <w:rsid w:val="00B25687"/>
    <w:rsid w:val="00B31E23"/>
    <w:rsid w:val="00B3304D"/>
    <w:rsid w:val="00B33DAC"/>
    <w:rsid w:val="00B35E1D"/>
    <w:rsid w:val="00B3782D"/>
    <w:rsid w:val="00B4151F"/>
    <w:rsid w:val="00B722B8"/>
    <w:rsid w:val="00B73C67"/>
    <w:rsid w:val="00B75B7F"/>
    <w:rsid w:val="00B76681"/>
    <w:rsid w:val="00B76C57"/>
    <w:rsid w:val="00B8594A"/>
    <w:rsid w:val="00B86D10"/>
    <w:rsid w:val="00B91D6F"/>
    <w:rsid w:val="00B9410E"/>
    <w:rsid w:val="00BA113E"/>
    <w:rsid w:val="00BA2F15"/>
    <w:rsid w:val="00BB1F46"/>
    <w:rsid w:val="00BB4CF4"/>
    <w:rsid w:val="00BB5CE5"/>
    <w:rsid w:val="00BC0E27"/>
    <w:rsid w:val="00BC13EA"/>
    <w:rsid w:val="00BC531A"/>
    <w:rsid w:val="00BC6FD6"/>
    <w:rsid w:val="00BC7ADB"/>
    <w:rsid w:val="00BD041D"/>
    <w:rsid w:val="00BD0A9B"/>
    <w:rsid w:val="00BD27C5"/>
    <w:rsid w:val="00BD5D66"/>
    <w:rsid w:val="00BE2A75"/>
    <w:rsid w:val="00BE377B"/>
    <w:rsid w:val="00BE526C"/>
    <w:rsid w:val="00BE5773"/>
    <w:rsid w:val="00BF081B"/>
    <w:rsid w:val="00BF0873"/>
    <w:rsid w:val="00C008CA"/>
    <w:rsid w:val="00C00EA2"/>
    <w:rsid w:val="00C018F3"/>
    <w:rsid w:val="00C02848"/>
    <w:rsid w:val="00C0610D"/>
    <w:rsid w:val="00C117A6"/>
    <w:rsid w:val="00C117C5"/>
    <w:rsid w:val="00C14755"/>
    <w:rsid w:val="00C17217"/>
    <w:rsid w:val="00C211B7"/>
    <w:rsid w:val="00C2582B"/>
    <w:rsid w:val="00C26FA7"/>
    <w:rsid w:val="00C30443"/>
    <w:rsid w:val="00C31822"/>
    <w:rsid w:val="00C32438"/>
    <w:rsid w:val="00C32741"/>
    <w:rsid w:val="00C331A1"/>
    <w:rsid w:val="00C350DC"/>
    <w:rsid w:val="00C447A0"/>
    <w:rsid w:val="00C4756F"/>
    <w:rsid w:val="00C508B3"/>
    <w:rsid w:val="00C51551"/>
    <w:rsid w:val="00C51F63"/>
    <w:rsid w:val="00C579C9"/>
    <w:rsid w:val="00C57C42"/>
    <w:rsid w:val="00C61F2A"/>
    <w:rsid w:val="00C66C9B"/>
    <w:rsid w:val="00C70A68"/>
    <w:rsid w:val="00C727AA"/>
    <w:rsid w:val="00C7412D"/>
    <w:rsid w:val="00C80A5E"/>
    <w:rsid w:val="00C83804"/>
    <w:rsid w:val="00C8632E"/>
    <w:rsid w:val="00C90589"/>
    <w:rsid w:val="00C95A98"/>
    <w:rsid w:val="00CA35AA"/>
    <w:rsid w:val="00CA55EE"/>
    <w:rsid w:val="00CA7007"/>
    <w:rsid w:val="00CB6176"/>
    <w:rsid w:val="00CC0F80"/>
    <w:rsid w:val="00CC57EA"/>
    <w:rsid w:val="00CD02A5"/>
    <w:rsid w:val="00CD0707"/>
    <w:rsid w:val="00CD23B1"/>
    <w:rsid w:val="00CD3596"/>
    <w:rsid w:val="00CD5229"/>
    <w:rsid w:val="00CD6B3D"/>
    <w:rsid w:val="00CD79AB"/>
    <w:rsid w:val="00CD7A8B"/>
    <w:rsid w:val="00CE18EA"/>
    <w:rsid w:val="00CE30A8"/>
    <w:rsid w:val="00CE6845"/>
    <w:rsid w:val="00CF0787"/>
    <w:rsid w:val="00CF6BDB"/>
    <w:rsid w:val="00CF7764"/>
    <w:rsid w:val="00D03604"/>
    <w:rsid w:val="00D03707"/>
    <w:rsid w:val="00D07601"/>
    <w:rsid w:val="00D148C1"/>
    <w:rsid w:val="00D173B8"/>
    <w:rsid w:val="00D20ACA"/>
    <w:rsid w:val="00D23592"/>
    <w:rsid w:val="00D26A8D"/>
    <w:rsid w:val="00D32231"/>
    <w:rsid w:val="00D32685"/>
    <w:rsid w:val="00D34C55"/>
    <w:rsid w:val="00D40535"/>
    <w:rsid w:val="00D40B5B"/>
    <w:rsid w:val="00D55575"/>
    <w:rsid w:val="00D5736C"/>
    <w:rsid w:val="00D66EBB"/>
    <w:rsid w:val="00D71A92"/>
    <w:rsid w:val="00D772C2"/>
    <w:rsid w:val="00D80E87"/>
    <w:rsid w:val="00D84969"/>
    <w:rsid w:val="00D85D59"/>
    <w:rsid w:val="00D86C4A"/>
    <w:rsid w:val="00D87423"/>
    <w:rsid w:val="00DA07C8"/>
    <w:rsid w:val="00DB2F86"/>
    <w:rsid w:val="00DB2FA3"/>
    <w:rsid w:val="00DB5AA8"/>
    <w:rsid w:val="00DC553D"/>
    <w:rsid w:val="00DD0709"/>
    <w:rsid w:val="00DD74EA"/>
    <w:rsid w:val="00DE1A0D"/>
    <w:rsid w:val="00DE2AD9"/>
    <w:rsid w:val="00DF1533"/>
    <w:rsid w:val="00DF21A0"/>
    <w:rsid w:val="00DF4F92"/>
    <w:rsid w:val="00DF55EC"/>
    <w:rsid w:val="00E02072"/>
    <w:rsid w:val="00E02D75"/>
    <w:rsid w:val="00E03BFB"/>
    <w:rsid w:val="00E16148"/>
    <w:rsid w:val="00E2541D"/>
    <w:rsid w:val="00E279A9"/>
    <w:rsid w:val="00E300C5"/>
    <w:rsid w:val="00E30B68"/>
    <w:rsid w:val="00E324F8"/>
    <w:rsid w:val="00E3527E"/>
    <w:rsid w:val="00E35EE9"/>
    <w:rsid w:val="00E44FFD"/>
    <w:rsid w:val="00E536A1"/>
    <w:rsid w:val="00E65417"/>
    <w:rsid w:val="00E66BAE"/>
    <w:rsid w:val="00E70633"/>
    <w:rsid w:val="00E71000"/>
    <w:rsid w:val="00E71709"/>
    <w:rsid w:val="00E7363E"/>
    <w:rsid w:val="00E73AD1"/>
    <w:rsid w:val="00E73E0F"/>
    <w:rsid w:val="00E753FC"/>
    <w:rsid w:val="00E76A46"/>
    <w:rsid w:val="00E83D47"/>
    <w:rsid w:val="00E85807"/>
    <w:rsid w:val="00E86AEC"/>
    <w:rsid w:val="00E86E20"/>
    <w:rsid w:val="00E925ED"/>
    <w:rsid w:val="00E94522"/>
    <w:rsid w:val="00E963AF"/>
    <w:rsid w:val="00EA29D1"/>
    <w:rsid w:val="00EA4EC6"/>
    <w:rsid w:val="00EA6605"/>
    <w:rsid w:val="00EA7A2B"/>
    <w:rsid w:val="00EB4C84"/>
    <w:rsid w:val="00EB5605"/>
    <w:rsid w:val="00EC071C"/>
    <w:rsid w:val="00EC0B71"/>
    <w:rsid w:val="00EC30FA"/>
    <w:rsid w:val="00EC5C4C"/>
    <w:rsid w:val="00ED28A6"/>
    <w:rsid w:val="00ED605E"/>
    <w:rsid w:val="00ED6A2B"/>
    <w:rsid w:val="00EE0041"/>
    <w:rsid w:val="00EE6CBF"/>
    <w:rsid w:val="00EE6DA3"/>
    <w:rsid w:val="00EF3091"/>
    <w:rsid w:val="00F05796"/>
    <w:rsid w:val="00F12A23"/>
    <w:rsid w:val="00F409EB"/>
    <w:rsid w:val="00F40EAB"/>
    <w:rsid w:val="00F433EB"/>
    <w:rsid w:val="00F43859"/>
    <w:rsid w:val="00F440BE"/>
    <w:rsid w:val="00F471A5"/>
    <w:rsid w:val="00F47B45"/>
    <w:rsid w:val="00F51B77"/>
    <w:rsid w:val="00F5289D"/>
    <w:rsid w:val="00F62B43"/>
    <w:rsid w:val="00F658D9"/>
    <w:rsid w:val="00F65CAB"/>
    <w:rsid w:val="00F67FFC"/>
    <w:rsid w:val="00F70557"/>
    <w:rsid w:val="00F745BD"/>
    <w:rsid w:val="00F8053D"/>
    <w:rsid w:val="00F80F54"/>
    <w:rsid w:val="00F83F5A"/>
    <w:rsid w:val="00F90AEA"/>
    <w:rsid w:val="00F91CA4"/>
    <w:rsid w:val="00F96681"/>
    <w:rsid w:val="00FA1835"/>
    <w:rsid w:val="00FA31AD"/>
    <w:rsid w:val="00FA3DE4"/>
    <w:rsid w:val="00FB3E89"/>
    <w:rsid w:val="00FB5AB2"/>
    <w:rsid w:val="00FD7839"/>
    <w:rsid w:val="00FE6396"/>
    <w:rsid w:val="00FE6536"/>
    <w:rsid w:val="00FE696E"/>
    <w:rsid w:val="00FF3186"/>
    <w:rsid w:val="00FF7481"/>
    <w:rsid w:val="00FF7C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C0FD55"/>
  <w15:chartTrackingRefBased/>
  <w15:docId w15:val="{ED4FFAD2-9520-4E62-81AD-E695036E2D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44FFD"/>
    <w:pPr>
      <w:widowControl w:val="0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156F41"/>
    <w:pPr>
      <w:keepNext/>
      <w:keepLines/>
      <w:spacing w:line="360" w:lineRule="auto"/>
      <w:outlineLvl w:val="0"/>
    </w:pPr>
    <w:rPr>
      <w:b/>
      <w:bCs/>
      <w:kern w:val="44"/>
      <w:sz w:val="28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E762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E762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E762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E7620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156F41"/>
    <w:rPr>
      <w:rFonts w:ascii="Times New Roman" w:hAnsi="Times New Roman"/>
      <w:b/>
      <w:bCs/>
      <w:kern w:val="44"/>
      <w:sz w:val="28"/>
      <w:szCs w:val="44"/>
    </w:rPr>
  </w:style>
  <w:style w:type="table" w:styleId="a7">
    <w:name w:val="Table Grid"/>
    <w:basedOn w:val="a1"/>
    <w:uiPriority w:val="39"/>
    <w:rsid w:val="006142E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0A6370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A6370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0A6370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0A6370"/>
    <w:rPr>
      <w:rFonts w:ascii="Times New Roman" w:hAnsi="Times New Roman" w:cs="Times New Roman"/>
      <w:noProof/>
      <w:sz w:val="24"/>
    </w:rPr>
  </w:style>
  <w:style w:type="character" w:customStyle="1" w:styleId="fontstyle01">
    <w:name w:val="fontstyle01"/>
    <w:basedOn w:val="a0"/>
    <w:rsid w:val="000A6370"/>
    <w:rPr>
      <w:rFonts w:ascii="AdvOTe831afd5" w:hAnsi="AdvOTe831afd5" w:hint="default"/>
      <w:b w:val="0"/>
      <w:bCs w:val="0"/>
      <w:i w:val="0"/>
      <w:iCs w:val="0"/>
      <w:color w:val="242021"/>
      <w:sz w:val="18"/>
      <w:szCs w:val="18"/>
    </w:rPr>
  </w:style>
  <w:style w:type="table" w:styleId="2">
    <w:name w:val="Plain Table 2"/>
    <w:basedOn w:val="a1"/>
    <w:uiPriority w:val="42"/>
    <w:rsid w:val="002C4A2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8">
    <w:name w:val="Hyperlink"/>
    <w:basedOn w:val="a0"/>
    <w:uiPriority w:val="99"/>
    <w:semiHidden/>
    <w:unhideWhenUsed/>
    <w:rsid w:val="00A303BF"/>
    <w:rPr>
      <w:color w:val="0000FF"/>
      <w:u w:val="single"/>
    </w:rPr>
  </w:style>
  <w:style w:type="character" w:customStyle="1" w:styleId="author-sup-separator">
    <w:name w:val="author-sup-separator"/>
    <w:basedOn w:val="a0"/>
    <w:rsid w:val="00A303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102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2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62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7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webSettings" Target="webSettings.xml"/><Relationship Id="rId7" Type="http://schemas.openxmlformats.org/officeDocument/2006/relationships/hyperlink" Target="https://pubmed.ncbi.nlm.nih.gov/?term=Meine+LE&amp;cauthor_id=34758383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pubmed.ncbi.nlm.nih.gov/?term=Goodman+AM&amp;cauthor_id=29555429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1</TotalTime>
  <Pages>22</Pages>
  <Words>10684</Words>
  <Characters>60902</Characters>
  <Application>Microsoft Office Word</Application>
  <DocSecurity>0</DocSecurity>
  <Lines>507</Lines>
  <Paragraphs>142</Paragraphs>
  <ScaleCrop>false</ScaleCrop>
  <Company/>
  <LinksUpToDate>false</LinksUpToDate>
  <CharactersWithSpaces>71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寻梦</dc:creator>
  <cp:keywords/>
  <dc:description/>
  <cp:lastModifiedBy>寻梦</cp:lastModifiedBy>
  <cp:revision>88</cp:revision>
  <dcterms:created xsi:type="dcterms:W3CDTF">2025-06-20T02:39:00Z</dcterms:created>
  <dcterms:modified xsi:type="dcterms:W3CDTF">2025-07-18T07:05:00Z</dcterms:modified>
</cp:coreProperties>
</file>